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pPr w:leftFromText="141" w:rightFromText="141" w:vertAnchor="text" w:horzAnchor="page" w:tblpX="307" w:tblpY="553"/>
        <w:tblW w:w="10917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45"/>
        <w:gridCol w:w="4820"/>
        <w:gridCol w:w="1417"/>
        <w:gridCol w:w="1843"/>
        <w:gridCol w:w="992"/>
      </w:tblGrid>
      <w:tr w:rsidR="00703D97" w:rsidRPr="00563021" w14:paraId="2B5A4370" w14:textId="77777777" w:rsidTr="004945A3">
        <w:trPr>
          <w:trHeight w:val="460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E138F33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Name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F69775D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Institution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C14EA79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Countr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9740CEE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Role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20F2BC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Centre</w:t>
            </w:r>
          </w:p>
          <w:p w14:paraId="7F0CDBD4" w14:textId="77777777" w:rsidR="00703D97" w:rsidRPr="00563021" w:rsidRDefault="00703D97" w:rsidP="004945A3">
            <w:pPr>
              <w:pStyle w:val="NoSpacing"/>
              <w:rPr>
                <w:b/>
              </w:rPr>
            </w:pPr>
            <w:r w:rsidRPr="00563021">
              <w:rPr>
                <w:b/>
              </w:rPr>
              <w:t>Number</w:t>
            </w:r>
          </w:p>
        </w:tc>
      </w:tr>
      <w:tr w:rsidR="00703D97" w:rsidRPr="00563021" w14:paraId="59AD068B" w14:textId="77777777" w:rsidTr="004945A3">
        <w:trPr>
          <w:trHeight w:val="478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D9D70F" w14:textId="77777777" w:rsidR="00703D97" w:rsidRPr="00563021" w:rsidRDefault="00703D97" w:rsidP="004945A3">
            <w:pPr>
              <w:pStyle w:val="NoSpacing"/>
            </w:pPr>
            <w:r w:rsidRPr="00563021">
              <w:t>E  Borg-Seng-Shu</w:t>
            </w:r>
          </w:p>
          <w:p w14:paraId="001C3D35" w14:textId="77777777" w:rsidR="00703D97" w:rsidRPr="00563021" w:rsidRDefault="00703D97" w:rsidP="004945A3">
            <w:pPr>
              <w:pStyle w:val="NoSpacing"/>
            </w:pPr>
            <w:r w:rsidRPr="00563021">
              <w:t>RC Nogueira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64DD2A" w14:textId="77777777" w:rsidR="00703D97" w:rsidRPr="00563021" w:rsidRDefault="00703D97" w:rsidP="004945A3">
            <w:pPr>
              <w:pStyle w:val="NoSpacing"/>
            </w:pPr>
            <w:r w:rsidRPr="00563021">
              <w:t>Department of Neurology, Hospital das Clinicas</w:t>
            </w:r>
          </w:p>
          <w:p w14:paraId="768575F6" w14:textId="77777777" w:rsidR="00703D97" w:rsidRPr="00563021" w:rsidRDefault="00703D97" w:rsidP="004945A3">
            <w:pPr>
              <w:pStyle w:val="NoSpacing"/>
            </w:pPr>
            <w:r w:rsidRPr="00563021">
              <w:t xml:space="preserve">University of Sao Paulo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0B678F" w14:textId="77777777" w:rsidR="00703D97" w:rsidRPr="00563021" w:rsidRDefault="00703D97" w:rsidP="004945A3">
            <w:pPr>
              <w:pStyle w:val="NoSpacing"/>
            </w:pPr>
            <w:r w:rsidRPr="00563021">
              <w:t>Brazi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90C944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E861A55" w14:textId="77777777" w:rsidR="00703D97" w:rsidRPr="00563021" w:rsidRDefault="00703D97" w:rsidP="004945A3">
            <w:pPr>
              <w:pStyle w:val="NoSpacing"/>
            </w:pPr>
            <w:r w:rsidRPr="00563021">
              <w:t>1</w:t>
            </w:r>
          </w:p>
        </w:tc>
      </w:tr>
      <w:tr w:rsidR="00703D97" w:rsidRPr="00563021" w14:paraId="60AA7801" w14:textId="77777777" w:rsidTr="004945A3">
        <w:trPr>
          <w:trHeight w:val="487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E0F044" w14:textId="77777777" w:rsidR="00703D97" w:rsidRPr="00563021" w:rsidRDefault="00703D97" w:rsidP="004945A3">
            <w:pPr>
              <w:pStyle w:val="NoSpacing"/>
            </w:pPr>
            <w:r w:rsidRPr="00563021">
              <w:t>VZ Marmarelis</w:t>
            </w:r>
          </w:p>
          <w:p w14:paraId="196E3E84" w14:textId="77777777" w:rsidR="00703D97" w:rsidRPr="00563021" w:rsidRDefault="00703D97" w:rsidP="004945A3">
            <w:pPr>
              <w:pStyle w:val="NoSpacing"/>
            </w:pPr>
            <w:r w:rsidRPr="00563021">
              <w:t>DC Shin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611151" w14:textId="77777777" w:rsidR="00703D97" w:rsidRPr="00563021" w:rsidRDefault="00703D97" w:rsidP="004945A3">
            <w:pPr>
              <w:pStyle w:val="NoSpacing"/>
            </w:pPr>
            <w:r w:rsidRPr="00563021">
              <w:t>Department of  Biomedical Engineering</w:t>
            </w:r>
          </w:p>
          <w:p w14:paraId="67E20F37" w14:textId="77777777" w:rsidR="00703D97" w:rsidRPr="00563021" w:rsidRDefault="00703D97" w:rsidP="004945A3">
            <w:pPr>
              <w:pStyle w:val="NoSpacing"/>
            </w:pPr>
            <w:r w:rsidRPr="00563021">
              <w:t>University of Southern California, Los Angeles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6E930F" w14:textId="77777777" w:rsidR="00703D97" w:rsidRPr="00563021" w:rsidRDefault="00703D97" w:rsidP="004945A3">
            <w:pPr>
              <w:pStyle w:val="NoSpacing"/>
            </w:pPr>
            <w:r w:rsidRPr="00563021">
              <w:t>US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B0C9DBC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E0C15BA" w14:textId="77777777" w:rsidR="00703D97" w:rsidRPr="00563021" w:rsidRDefault="00703D97" w:rsidP="004945A3">
            <w:pPr>
              <w:pStyle w:val="NoSpacing"/>
            </w:pPr>
            <w:r w:rsidRPr="00563021">
              <w:t>2</w:t>
            </w:r>
          </w:p>
        </w:tc>
      </w:tr>
      <w:tr w:rsidR="00703D97" w:rsidRPr="00563021" w14:paraId="1E1C1D55" w14:textId="77777777" w:rsidTr="004945A3">
        <w:trPr>
          <w:trHeight w:val="498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CAACE3" w14:textId="77777777" w:rsidR="00703D97" w:rsidRPr="00563021" w:rsidRDefault="00703D97" w:rsidP="004945A3">
            <w:pPr>
              <w:pStyle w:val="NoSpacing"/>
            </w:pPr>
            <w:r w:rsidRPr="00563021">
              <w:t>R Zhang</w:t>
            </w:r>
          </w:p>
          <w:p w14:paraId="285730DF" w14:textId="77777777" w:rsidR="00703D97" w:rsidRPr="00563021" w:rsidRDefault="00703D97" w:rsidP="004945A3">
            <w:pPr>
              <w:pStyle w:val="NoSpacing"/>
            </w:pPr>
            <w:r w:rsidRPr="00563021">
              <w:t>T Tarumi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FA9B87" w14:textId="77777777" w:rsidR="00703D97" w:rsidRPr="00563021" w:rsidRDefault="00703D97" w:rsidP="004945A3">
            <w:pPr>
              <w:pStyle w:val="NoSpacing"/>
            </w:pPr>
            <w:r w:rsidRPr="00563021">
              <w:t>IEEM, Presbyterian Hospital Dallas</w:t>
            </w:r>
          </w:p>
          <w:p w14:paraId="302D4C95" w14:textId="77777777" w:rsidR="00703D97" w:rsidRPr="00563021" w:rsidRDefault="00703D97" w:rsidP="004945A3">
            <w:pPr>
              <w:pStyle w:val="NoSpacing"/>
            </w:pPr>
            <w:r w:rsidRPr="00563021">
              <w:rPr>
                <w:lang w:val="en-US"/>
              </w:rPr>
              <w:t>University of Texas Southwestern Medical Center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DFAEFE" w14:textId="77777777" w:rsidR="00703D97" w:rsidRPr="00563021" w:rsidRDefault="00703D97" w:rsidP="004945A3">
            <w:pPr>
              <w:pStyle w:val="NoSpacing"/>
            </w:pPr>
            <w:r w:rsidRPr="00563021">
              <w:t>US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4492F53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26A94FF5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86D2473" w14:textId="77777777" w:rsidR="00703D97" w:rsidRPr="00563021" w:rsidRDefault="00703D97" w:rsidP="004945A3">
            <w:pPr>
              <w:pStyle w:val="NoSpacing"/>
            </w:pPr>
            <w:r w:rsidRPr="00563021">
              <w:t>3</w:t>
            </w:r>
          </w:p>
        </w:tc>
      </w:tr>
      <w:tr w:rsidR="00703D97" w:rsidRPr="00563021" w14:paraId="3E55E2BF" w14:textId="77777777" w:rsidTr="004945A3">
        <w:trPr>
          <w:trHeight w:val="791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9DF948" w14:textId="77777777" w:rsidR="00703D97" w:rsidRPr="00563021" w:rsidRDefault="00703D97" w:rsidP="004945A3">
            <w:pPr>
              <w:pStyle w:val="NoSpacing"/>
            </w:pPr>
            <w:r w:rsidRPr="00563021">
              <w:t>RB Panerai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7109DC" w14:textId="77777777" w:rsidR="00703D97" w:rsidRPr="00563021" w:rsidRDefault="00703D97" w:rsidP="004945A3">
            <w:pPr>
              <w:pStyle w:val="NoSpacing"/>
            </w:pPr>
            <w:r w:rsidRPr="00563021">
              <w:t>Department of Cardiovascular Sciences</w:t>
            </w:r>
          </w:p>
          <w:p w14:paraId="05941A70" w14:textId="77777777" w:rsidR="00703D97" w:rsidRPr="00563021" w:rsidRDefault="00703D97" w:rsidP="004945A3">
            <w:pPr>
              <w:pStyle w:val="NoSpacing"/>
            </w:pPr>
            <w:r w:rsidRPr="00563021">
              <w:t>University of Leicester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C6E22D" w14:textId="77777777" w:rsidR="00703D97" w:rsidRPr="00563021" w:rsidRDefault="00703D97" w:rsidP="004945A3">
            <w:pPr>
              <w:pStyle w:val="NoSpacing"/>
            </w:pPr>
            <w:r w:rsidRPr="00563021">
              <w:t>UK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1DFA79E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2C2E5F59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  <w:p w14:paraId="0A0C920E" w14:textId="77777777" w:rsidR="00703D97" w:rsidRPr="00563021" w:rsidRDefault="00703D97" w:rsidP="004945A3">
            <w:pPr>
              <w:pStyle w:val="NoSpacing"/>
            </w:pPr>
            <w:r w:rsidRPr="00563021">
              <w:t>Trial Coordination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F4BE9D2" w14:textId="77777777" w:rsidR="00703D97" w:rsidRPr="00563021" w:rsidRDefault="00703D97" w:rsidP="004945A3">
            <w:pPr>
              <w:pStyle w:val="NoSpacing"/>
            </w:pPr>
            <w:r w:rsidRPr="00563021">
              <w:t>4</w:t>
            </w:r>
          </w:p>
        </w:tc>
      </w:tr>
      <w:tr w:rsidR="00703D97" w:rsidRPr="00563021" w14:paraId="1DB9BE66" w14:textId="77777777" w:rsidTr="004945A3">
        <w:trPr>
          <w:trHeight w:val="723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E8A1D5" w14:textId="77777777" w:rsidR="00703D97" w:rsidRPr="00563021" w:rsidRDefault="00703D97" w:rsidP="004945A3">
            <w:pPr>
              <w:pStyle w:val="NoSpacing"/>
            </w:pPr>
            <w:r w:rsidRPr="00563021">
              <w:t>S van Huffel</w:t>
            </w:r>
          </w:p>
          <w:p w14:paraId="1A957087" w14:textId="77777777" w:rsidR="00703D97" w:rsidRPr="00563021" w:rsidRDefault="00703D97" w:rsidP="004945A3">
            <w:pPr>
              <w:pStyle w:val="NoSpacing"/>
            </w:pPr>
            <w:r w:rsidRPr="00563021">
              <w:t>A Caicedo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0AA02A" w14:textId="77777777" w:rsidR="00703D97" w:rsidRPr="00563021" w:rsidRDefault="00703D97" w:rsidP="004945A3">
            <w:pPr>
              <w:pStyle w:val="NoSpacing"/>
            </w:pPr>
            <w:r w:rsidRPr="00563021">
              <w:t>Department of Electronic Engineering (ESAT), STADIUS Center for Dynamical Systems, Signal Processing and Data Analytics, KU Leuven, Belgium</w:t>
            </w:r>
            <w:r>
              <w:t xml:space="preserve">; </w:t>
            </w:r>
            <w:r w:rsidRPr="00563021">
              <w:t>imec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AF6325" w14:textId="77777777" w:rsidR="00703D97" w:rsidRPr="00563021" w:rsidRDefault="00703D97" w:rsidP="004945A3">
            <w:pPr>
              <w:pStyle w:val="NoSpacing"/>
            </w:pPr>
            <w:r w:rsidRPr="00563021">
              <w:t>Belgiu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7B4DE6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86820AA" w14:textId="77777777" w:rsidR="00703D97" w:rsidRPr="00563021" w:rsidRDefault="00703D97" w:rsidP="004945A3">
            <w:pPr>
              <w:pStyle w:val="NoSpacing"/>
            </w:pPr>
            <w:r w:rsidRPr="00563021">
              <w:t>5</w:t>
            </w:r>
          </w:p>
        </w:tc>
      </w:tr>
      <w:tr w:rsidR="00703D97" w:rsidRPr="00563021" w14:paraId="2F9453A7" w14:textId="77777777" w:rsidTr="004945A3">
        <w:trPr>
          <w:trHeight w:val="460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CA2212" w14:textId="77777777" w:rsidR="00703D97" w:rsidRPr="00563021" w:rsidRDefault="00703D97" w:rsidP="004945A3">
            <w:pPr>
              <w:pStyle w:val="NoSpacing"/>
            </w:pPr>
            <w:r w:rsidRPr="00563021">
              <w:t>M Müller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8A16A1" w14:textId="77777777" w:rsidR="00703D97" w:rsidRPr="00563021" w:rsidRDefault="00703D97" w:rsidP="004945A3">
            <w:pPr>
              <w:pStyle w:val="NoSpacing"/>
            </w:pPr>
            <w:r w:rsidRPr="00563021">
              <w:t>Department of Neurology</w:t>
            </w:r>
          </w:p>
          <w:p w14:paraId="7E9315B2" w14:textId="77777777" w:rsidR="00703D97" w:rsidRPr="00563021" w:rsidRDefault="00703D97" w:rsidP="004945A3">
            <w:pPr>
              <w:pStyle w:val="NoSpacing"/>
            </w:pPr>
            <w:r w:rsidRPr="00563021">
              <w:t>Luzerner Kantonsspital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B44D7D" w14:textId="77777777" w:rsidR="00703D97" w:rsidRPr="00563021" w:rsidRDefault="00703D97" w:rsidP="004945A3">
            <w:pPr>
              <w:pStyle w:val="NoSpacing"/>
            </w:pPr>
            <w:r w:rsidRPr="00563021">
              <w:t>Switzerlan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F0DB01D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2A448B" w14:textId="77777777" w:rsidR="00703D97" w:rsidRPr="00563021" w:rsidRDefault="00703D97" w:rsidP="004945A3">
            <w:pPr>
              <w:pStyle w:val="NoSpacing"/>
            </w:pPr>
            <w:r w:rsidRPr="00563021">
              <w:t>6</w:t>
            </w:r>
          </w:p>
        </w:tc>
      </w:tr>
      <w:tr w:rsidR="00703D97" w:rsidRPr="00563021" w14:paraId="001B3C24" w14:textId="77777777" w:rsidTr="004945A3">
        <w:trPr>
          <w:trHeight w:val="458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59E842" w14:textId="77777777" w:rsidR="00703D97" w:rsidRPr="00563021" w:rsidRDefault="00703D97" w:rsidP="004945A3">
            <w:pPr>
              <w:pStyle w:val="NoSpacing"/>
            </w:pPr>
            <w:r w:rsidRPr="00563021">
              <w:t>ED Gommer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02DD3" w14:textId="77777777" w:rsidR="00703D97" w:rsidRPr="00563021" w:rsidRDefault="00703D97" w:rsidP="004945A3">
            <w:pPr>
              <w:pStyle w:val="NoSpacing"/>
            </w:pPr>
            <w:r w:rsidRPr="00563021">
              <w:t>Department of Clinical Neurophysiology</w:t>
            </w:r>
          </w:p>
          <w:p w14:paraId="3F5AEF8A" w14:textId="77777777" w:rsidR="00703D97" w:rsidRPr="00563021" w:rsidRDefault="00703D97" w:rsidP="004945A3">
            <w:pPr>
              <w:pStyle w:val="NoSpacing"/>
            </w:pPr>
            <w:r w:rsidRPr="00563021">
              <w:t>University Hospital Maastricht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A44C97" w14:textId="77777777" w:rsidR="00703D97" w:rsidRPr="00563021" w:rsidRDefault="00703D97" w:rsidP="004945A3">
            <w:pPr>
              <w:pStyle w:val="NoSpacing"/>
            </w:pPr>
            <w:r w:rsidRPr="00563021">
              <w:t>Netherland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01AECF6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4401645F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746389" w14:textId="77777777" w:rsidR="00703D97" w:rsidRPr="00563021" w:rsidRDefault="00703D97" w:rsidP="004945A3">
            <w:pPr>
              <w:pStyle w:val="NoSpacing"/>
            </w:pPr>
            <w:r w:rsidRPr="00563021">
              <w:t>7</w:t>
            </w:r>
          </w:p>
        </w:tc>
      </w:tr>
      <w:tr w:rsidR="00703D97" w:rsidRPr="00563021" w14:paraId="670A3165" w14:textId="77777777" w:rsidTr="004945A3">
        <w:trPr>
          <w:trHeight w:val="460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DEDB7D" w14:textId="77777777" w:rsidR="00703D97" w:rsidRPr="00563021" w:rsidRDefault="00703D97" w:rsidP="004945A3">
            <w:pPr>
              <w:pStyle w:val="NoSpacing"/>
            </w:pPr>
            <w:r w:rsidRPr="00563021">
              <w:t>SJ Payne</w:t>
            </w:r>
          </w:p>
          <w:p w14:paraId="13971CE9" w14:textId="77777777" w:rsidR="00703D97" w:rsidRPr="00563021" w:rsidRDefault="00703D97" w:rsidP="004945A3">
            <w:pPr>
              <w:pStyle w:val="NoSpacing"/>
            </w:pPr>
            <w:r w:rsidRPr="00563021">
              <w:t>A Mahdi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3CD7FC" w14:textId="77777777" w:rsidR="00703D97" w:rsidRPr="00563021" w:rsidRDefault="00703D97" w:rsidP="004945A3">
            <w:pPr>
              <w:pStyle w:val="NoSpacing"/>
            </w:pPr>
            <w:r w:rsidRPr="00563021">
              <w:t xml:space="preserve">Department of Engineering Science </w:t>
            </w:r>
          </w:p>
          <w:p w14:paraId="6436A102" w14:textId="77777777" w:rsidR="00703D97" w:rsidRPr="00563021" w:rsidRDefault="00703D97" w:rsidP="004945A3">
            <w:pPr>
              <w:pStyle w:val="NoSpacing"/>
            </w:pPr>
            <w:r w:rsidRPr="00563021">
              <w:t>University of Oxford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CBA7FD" w14:textId="77777777" w:rsidR="00703D97" w:rsidRPr="00563021" w:rsidRDefault="00703D97" w:rsidP="004945A3">
            <w:pPr>
              <w:pStyle w:val="NoSpacing"/>
            </w:pPr>
            <w:r w:rsidRPr="00563021">
              <w:t>UK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5F85BB9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3E36E46" w14:textId="77777777" w:rsidR="00703D97" w:rsidRPr="00563021" w:rsidRDefault="00703D97" w:rsidP="004945A3">
            <w:pPr>
              <w:pStyle w:val="NoSpacing"/>
            </w:pPr>
            <w:r w:rsidRPr="00563021">
              <w:t>8</w:t>
            </w:r>
          </w:p>
        </w:tc>
      </w:tr>
      <w:tr w:rsidR="00703D97" w:rsidRPr="00563021" w14:paraId="249024DB" w14:textId="77777777" w:rsidTr="004945A3">
        <w:trPr>
          <w:trHeight w:val="720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15D1DA" w14:textId="77777777" w:rsidR="00703D97" w:rsidRPr="00563021" w:rsidRDefault="00703D97" w:rsidP="004945A3">
            <w:pPr>
              <w:pStyle w:val="NoSpacing"/>
            </w:pPr>
            <w:r w:rsidRPr="00563021">
              <w:t>JAHR Claassen</w:t>
            </w:r>
          </w:p>
          <w:p w14:paraId="192049BA" w14:textId="77777777" w:rsidR="00703D97" w:rsidRPr="00563021" w:rsidRDefault="00703D97" w:rsidP="004945A3">
            <w:pPr>
              <w:pStyle w:val="NoSpacing"/>
            </w:pPr>
            <w:r w:rsidRPr="00563021">
              <w:t>M</w:t>
            </w:r>
            <w:r>
              <w:t>L</w:t>
            </w:r>
            <w:r w:rsidRPr="00563021">
              <w:t xml:space="preserve"> Sanders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B91A86" w14:textId="77777777" w:rsidR="00703D97" w:rsidRPr="00563021" w:rsidRDefault="00703D97" w:rsidP="004945A3">
            <w:pPr>
              <w:pStyle w:val="NoSpacing"/>
            </w:pPr>
            <w:r w:rsidRPr="00563021">
              <w:t>Department of Geriatric Medicine</w:t>
            </w:r>
          </w:p>
          <w:p w14:paraId="063B31C4" w14:textId="77777777" w:rsidR="00703D97" w:rsidRPr="00563021" w:rsidRDefault="00703D97" w:rsidP="004945A3">
            <w:pPr>
              <w:pStyle w:val="NoSpacing"/>
            </w:pPr>
            <w:r w:rsidRPr="00563021">
              <w:t>Radboud University Nijmegen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F0F0B0" w14:textId="77777777" w:rsidR="00703D97" w:rsidRPr="00563021" w:rsidRDefault="00703D97" w:rsidP="004945A3">
            <w:pPr>
              <w:pStyle w:val="NoSpacing"/>
            </w:pPr>
            <w:r w:rsidRPr="00563021">
              <w:t>Netherland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4E6A86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185987AD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  <w:p w14:paraId="3DB6A807" w14:textId="77777777" w:rsidR="00703D97" w:rsidRPr="00563021" w:rsidRDefault="00703D97" w:rsidP="004945A3">
            <w:pPr>
              <w:pStyle w:val="NoSpacing"/>
            </w:pPr>
            <w:r w:rsidRPr="00563021">
              <w:t>Trial Coordination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358E684" w14:textId="77777777" w:rsidR="00703D97" w:rsidRPr="00563021" w:rsidRDefault="00703D97" w:rsidP="004945A3">
            <w:pPr>
              <w:pStyle w:val="NoSpacing"/>
            </w:pPr>
            <w:r w:rsidRPr="00563021">
              <w:t>9</w:t>
            </w:r>
          </w:p>
        </w:tc>
      </w:tr>
      <w:tr w:rsidR="00703D97" w:rsidRPr="00563021" w14:paraId="4A849576" w14:textId="77777777" w:rsidTr="004945A3">
        <w:trPr>
          <w:trHeight w:val="597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E2A34D" w14:textId="77777777" w:rsidR="00703D97" w:rsidRPr="00563021" w:rsidRDefault="00703D97" w:rsidP="004945A3">
            <w:pPr>
              <w:pStyle w:val="NoSpacing"/>
            </w:pPr>
            <w:r w:rsidRPr="00563021">
              <w:t>DM Simpson</w:t>
            </w:r>
          </w:p>
          <w:p w14:paraId="399F8E39" w14:textId="77777777" w:rsidR="00703D97" w:rsidRPr="00563021" w:rsidRDefault="00703D97" w:rsidP="004945A3">
            <w:pPr>
              <w:pStyle w:val="NoSpacing"/>
            </w:pPr>
            <w:r w:rsidRPr="00563021">
              <w:t>D Nikolic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2004F6" w14:textId="77777777" w:rsidR="00703D97" w:rsidRPr="00563021" w:rsidRDefault="00703D97" w:rsidP="004945A3">
            <w:pPr>
              <w:pStyle w:val="NoSpacing"/>
            </w:pPr>
            <w:r w:rsidRPr="00563021">
              <w:t>Institute of Sound and Vibration Research</w:t>
            </w:r>
          </w:p>
          <w:p w14:paraId="1C6B2C8F" w14:textId="77777777" w:rsidR="00703D97" w:rsidRPr="00563021" w:rsidRDefault="00703D97" w:rsidP="004945A3">
            <w:pPr>
              <w:pStyle w:val="NoSpacing"/>
            </w:pPr>
            <w:r w:rsidRPr="00563021">
              <w:t>University of Southampton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991F99" w14:textId="77777777" w:rsidR="00703D97" w:rsidRPr="00563021" w:rsidRDefault="00703D97" w:rsidP="004945A3">
            <w:pPr>
              <w:pStyle w:val="NoSpacing"/>
            </w:pPr>
            <w:r w:rsidRPr="00563021">
              <w:t>UK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5E0C85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72131F48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2A40C9C" w14:textId="77777777" w:rsidR="00703D97" w:rsidRPr="00563021" w:rsidRDefault="00703D97" w:rsidP="004945A3">
            <w:pPr>
              <w:pStyle w:val="NoSpacing"/>
            </w:pPr>
            <w:r w:rsidRPr="00563021">
              <w:t>11</w:t>
            </w:r>
          </w:p>
        </w:tc>
      </w:tr>
      <w:tr w:rsidR="00703D97" w:rsidRPr="00563021" w14:paraId="1AD24721" w14:textId="77777777" w:rsidTr="004945A3">
        <w:trPr>
          <w:trHeight w:val="723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66B312" w14:textId="77777777" w:rsidR="00703D97" w:rsidRPr="00563021" w:rsidRDefault="00703D97" w:rsidP="004945A3">
            <w:pPr>
              <w:pStyle w:val="NoSpacing"/>
            </w:pPr>
            <w:r w:rsidRPr="00563021">
              <w:t>JWJ Elting</w:t>
            </w:r>
          </w:p>
          <w:p w14:paraId="0DF0A643" w14:textId="77777777" w:rsidR="00703D97" w:rsidRPr="00563021" w:rsidRDefault="00703D97" w:rsidP="004945A3">
            <w:pPr>
              <w:pStyle w:val="NoSpacing"/>
            </w:pPr>
            <w:r w:rsidRPr="00563021">
              <w:t>M Aries</w:t>
            </w:r>
          </w:p>
          <w:p w14:paraId="64272151" w14:textId="77777777" w:rsidR="00703D97" w:rsidRPr="00563021" w:rsidRDefault="00703D97" w:rsidP="004945A3">
            <w:pPr>
              <w:pStyle w:val="NoSpacing"/>
            </w:pP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361D7B" w14:textId="77777777" w:rsidR="00703D97" w:rsidRPr="00563021" w:rsidRDefault="00703D97" w:rsidP="004945A3">
            <w:pPr>
              <w:pStyle w:val="NoSpacing"/>
            </w:pPr>
            <w:r w:rsidRPr="00563021">
              <w:t>Department of Neurology</w:t>
            </w:r>
          </w:p>
          <w:p w14:paraId="5315D797" w14:textId="77777777" w:rsidR="00703D97" w:rsidRPr="00563021" w:rsidRDefault="00703D97" w:rsidP="004945A3">
            <w:pPr>
              <w:pStyle w:val="NoSpacing"/>
            </w:pPr>
            <w:r w:rsidRPr="00563021">
              <w:t>University Medical Center Groningen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FCA8E1" w14:textId="77777777" w:rsidR="00703D97" w:rsidRPr="00563021" w:rsidRDefault="00703D97" w:rsidP="004945A3">
            <w:pPr>
              <w:pStyle w:val="NoSpacing"/>
            </w:pPr>
            <w:r w:rsidRPr="00563021">
              <w:t>Netherland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2E77E3C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  <w:p w14:paraId="05E263A5" w14:textId="77777777" w:rsidR="00703D97" w:rsidRPr="00563021" w:rsidRDefault="00703D97" w:rsidP="004945A3">
            <w:pPr>
              <w:pStyle w:val="NoSpacing"/>
            </w:pPr>
            <w:r w:rsidRPr="00563021">
              <w:t>Data Provider</w:t>
            </w:r>
          </w:p>
          <w:p w14:paraId="59156BFC" w14:textId="77777777" w:rsidR="00703D97" w:rsidRPr="00563021" w:rsidRDefault="00703D97" w:rsidP="004945A3">
            <w:pPr>
              <w:pStyle w:val="NoSpacing"/>
            </w:pPr>
            <w:r w:rsidRPr="00563021">
              <w:t>Trial Coordination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DC987A" w14:textId="77777777" w:rsidR="00703D97" w:rsidRPr="00563021" w:rsidRDefault="00703D97" w:rsidP="004945A3">
            <w:pPr>
              <w:pStyle w:val="NoSpacing"/>
            </w:pPr>
            <w:r w:rsidRPr="00563021">
              <w:t>12</w:t>
            </w:r>
          </w:p>
        </w:tc>
      </w:tr>
      <w:tr w:rsidR="00703D97" w:rsidRPr="00563021" w14:paraId="22F6A74E" w14:textId="77777777" w:rsidTr="004945A3">
        <w:trPr>
          <w:trHeight w:val="707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FF896B" w14:textId="77777777" w:rsidR="00703D97" w:rsidRPr="00563021" w:rsidRDefault="00703D97" w:rsidP="004945A3">
            <w:pPr>
              <w:pStyle w:val="NoSpacing"/>
            </w:pPr>
            <w:r w:rsidRPr="00563021">
              <w:t>C Puppo</w:t>
            </w:r>
          </w:p>
          <w:p w14:paraId="59478BD6" w14:textId="77777777" w:rsidR="00703D97" w:rsidRPr="00563021" w:rsidRDefault="00703D97" w:rsidP="004945A3">
            <w:pPr>
              <w:pStyle w:val="NoSpacing"/>
            </w:pPr>
            <w:r w:rsidRPr="00563021">
              <w:t>B Yelicich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CC72E6" w14:textId="77777777" w:rsidR="00703D97" w:rsidRPr="00563021" w:rsidRDefault="00703D97" w:rsidP="004945A3">
            <w:r w:rsidRPr="00563021">
              <w:t xml:space="preserve">Departamento de Emergencia, Hospital de ClínicasUniversidad de la República,  Montevideo 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60B972" w14:textId="77777777" w:rsidR="00703D97" w:rsidRPr="00563021" w:rsidRDefault="00703D97" w:rsidP="004945A3">
            <w:r w:rsidRPr="00563021">
              <w:t>Urugua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7B726BB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8557F05" w14:textId="77777777" w:rsidR="00703D97" w:rsidRPr="00563021" w:rsidRDefault="00703D97" w:rsidP="004945A3">
            <w:pPr>
              <w:pStyle w:val="NoSpacing"/>
            </w:pPr>
            <w:r w:rsidRPr="00563021">
              <w:t>13</w:t>
            </w:r>
          </w:p>
        </w:tc>
      </w:tr>
      <w:tr w:rsidR="00703D97" w:rsidRPr="00563021" w14:paraId="63661DD2" w14:textId="77777777" w:rsidTr="004945A3">
        <w:trPr>
          <w:trHeight w:val="460"/>
        </w:trPr>
        <w:tc>
          <w:tcPr>
            <w:tcW w:w="184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7D0F8F" w14:textId="77777777" w:rsidR="00703D97" w:rsidRPr="00563021" w:rsidRDefault="00703D97" w:rsidP="004945A3">
            <w:pPr>
              <w:pStyle w:val="NoSpacing"/>
            </w:pPr>
            <w:r w:rsidRPr="00563021">
              <w:t>G</w:t>
            </w:r>
            <w:r>
              <w:t>D</w:t>
            </w:r>
            <w:r w:rsidRPr="00563021">
              <w:t xml:space="preserve"> Mitsis</w:t>
            </w:r>
          </w:p>
          <w:p w14:paraId="37CAD1F1" w14:textId="77777777" w:rsidR="00703D97" w:rsidRPr="00563021" w:rsidRDefault="00703D97" w:rsidP="004945A3">
            <w:pPr>
              <w:pStyle w:val="NoSpacing"/>
            </w:pPr>
            <w:r w:rsidRPr="00563021">
              <w:t>K Kostoglou</w:t>
            </w:r>
          </w:p>
        </w:tc>
        <w:tc>
          <w:tcPr>
            <w:tcW w:w="48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E4E117" w14:textId="77777777" w:rsidR="00703D97" w:rsidRPr="00563021" w:rsidRDefault="00703D97" w:rsidP="004945A3">
            <w:pPr>
              <w:pStyle w:val="NoSpacing"/>
            </w:pPr>
            <w:r w:rsidRPr="00563021">
              <w:t>Department of Bioengineering</w:t>
            </w:r>
          </w:p>
          <w:p w14:paraId="399C27B1" w14:textId="77777777" w:rsidR="00703D97" w:rsidRPr="00563021" w:rsidRDefault="00703D97" w:rsidP="004945A3">
            <w:pPr>
              <w:pStyle w:val="NoSpacing"/>
            </w:pPr>
            <w:r w:rsidRPr="00563021">
              <w:t>Department of Electrical, Computer and Software Engineering</w:t>
            </w:r>
          </w:p>
          <w:p w14:paraId="36AB805A" w14:textId="77777777" w:rsidR="00703D97" w:rsidRPr="00563021" w:rsidRDefault="00703D97" w:rsidP="004945A3">
            <w:pPr>
              <w:pStyle w:val="NoSpacing"/>
            </w:pPr>
            <w:r w:rsidRPr="00563021">
              <w:t>McGill University,  Montreal</w:t>
            </w:r>
          </w:p>
        </w:tc>
        <w:tc>
          <w:tcPr>
            <w:tcW w:w="14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67C85F" w14:textId="77777777" w:rsidR="00703D97" w:rsidRPr="00563021" w:rsidRDefault="00703D97" w:rsidP="004945A3">
            <w:pPr>
              <w:pStyle w:val="NoSpacing"/>
            </w:pPr>
            <w:r w:rsidRPr="00563021">
              <w:t>Canad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47ECFE2" w14:textId="77777777" w:rsidR="00703D97" w:rsidRPr="00563021" w:rsidRDefault="00703D97" w:rsidP="004945A3">
            <w:pPr>
              <w:pStyle w:val="NoSpacing"/>
            </w:pPr>
            <w:r w:rsidRPr="00563021">
              <w:t>Analysi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FF9F62D" w14:textId="77777777" w:rsidR="00703D97" w:rsidRPr="00563021" w:rsidRDefault="00703D97" w:rsidP="004945A3">
            <w:pPr>
              <w:pStyle w:val="NoSpacing"/>
            </w:pPr>
            <w:r w:rsidRPr="00563021">
              <w:t>14</w:t>
            </w:r>
          </w:p>
        </w:tc>
      </w:tr>
    </w:tbl>
    <w:p w14:paraId="5F92FCB2" w14:textId="77777777" w:rsidR="004945A3" w:rsidRDefault="004945A3" w:rsidP="00B90B8A">
      <w:r w:rsidRPr="00D326BA">
        <w:rPr>
          <w:b/>
        </w:rPr>
        <w:t xml:space="preserve">Table </w:t>
      </w:r>
      <w:r>
        <w:rPr>
          <w:b/>
        </w:rPr>
        <w:t>S</w:t>
      </w:r>
      <w:r w:rsidRPr="00D326BA">
        <w:rPr>
          <w:b/>
        </w:rPr>
        <w:t>1</w:t>
      </w:r>
      <w:r w:rsidR="00CC104F">
        <w:rPr>
          <w:b/>
        </w:rPr>
        <w:t>.</w:t>
      </w:r>
      <w:r w:rsidRPr="00563021">
        <w:t xml:space="preserve"> Participating centres and their roles</w:t>
      </w:r>
      <w:r w:rsidRPr="00D21B5B">
        <w:t xml:space="preserve"> </w:t>
      </w:r>
    </w:p>
    <w:p w14:paraId="24F518B9" w14:textId="77777777" w:rsidR="00B90B8A" w:rsidRPr="00563021" w:rsidRDefault="00B90B8A" w:rsidP="00B90B8A">
      <w:r w:rsidRPr="00D21B5B">
        <w:t>Centre 10 withdrew their results from analysis because their method was superseded by recent developments that would disadvantage their original approach</w:t>
      </w:r>
      <w:r>
        <w:t xml:space="preserve">. </w:t>
      </w:r>
    </w:p>
    <w:p w14:paraId="69C245CD" w14:textId="77777777" w:rsidR="00C000D1" w:rsidRDefault="00C000D1"/>
    <w:p w14:paraId="5CFCA615" w14:textId="77777777" w:rsidR="00703D97" w:rsidRDefault="00703D97">
      <w:pPr>
        <w:sectPr w:rsidR="00703D97" w:rsidSect="00703D97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637C60F3" w14:textId="77777777" w:rsidR="00703D97" w:rsidRDefault="00703D97"/>
    <w:p w14:paraId="35A024A4" w14:textId="77777777" w:rsidR="00A3417F" w:rsidRDefault="00A3417F" w:rsidP="009F3B3B">
      <w:r>
        <w:rPr>
          <w:noProof/>
          <w:lang w:val="nl-NL" w:eastAsia="nl-NL"/>
        </w:rPr>
        <w:drawing>
          <wp:inline distT="0" distB="0" distL="0" distR="0" wp14:anchorId="09C2A50D" wp14:editId="0B4297CD">
            <wp:extent cx="8071463" cy="4217670"/>
            <wp:effectExtent l="19050" t="0" r="5737" b="0"/>
            <wp:docPr id="1" name="Afbeelding 1" descr="G:\Reproducibility study\bootstrap papers\Paper 2\figuren\Scatter\scatter TFA-like_phalseVLF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Reproducibility study\bootstrap papers\Paper 2\figuren\Scatter\scatter TFA-like_phalseVLF.e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75391" cy="42197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BAA83AA" w14:textId="445BD09C" w:rsidR="00A3417F" w:rsidRDefault="007922A5" w:rsidP="00A3417F">
      <w:r w:rsidRPr="00CC104F">
        <w:rPr>
          <w:b/>
        </w:rPr>
        <w:t>Figure S1</w:t>
      </w:r>
      <w:r w:rsidR="009F3B3B" w:rsidRPr="00CC104F">
        <w:rPr>
          <w:b/>
        </w:rPr>
        <w:t>.</w:t>
      </w:r>
      <w:r w:rsidR="009F3B3B">
        <w:t xml:space="preserve"> Phase </w:t>
      </w:r>
      <w:r w:rsidR="00A3417F">
        <w:t>V</w:t>
      </w:r>
      <w:r w:rsidR="009F3B3B">
        <w:t xml:space="preserve">LF </w:t>
      </w:r>
      <w:r w:rsidR="000C7453">
        <w:t>results</w:t>
      </w:r>
      <w:r w:rsidR="009F3B3B">
        <w:t xml:space="preserve"> of TFA-like methods for repeated measurements. Top row: physiological data, bottom row: surr</w:t>
      </w:r>
      <w:bookmarkStart w:id="0" w:name="_GoBack"/>
      <w:bookmarkEnd w:id="0"/>
      <w:r w:rsidR="009F3B3B">
        <w:t>ogate data.</w:t>
      </w:r>
      <w:r w:rsidR="00A3417F">
        <w:t xml:space="preserve"> </w:t>
      </w:r>
      <w:r w:rsidR="00A3417F" w:rsidRPr="00745FCA">
        <w:t xml:space="preserve">For each method </w:t>
      </w:r>
      <w:r w:rsidR="00DD6C52">
        <w:t xml:space="preserve">group (TFA, Laguerre, Wavelet, ARX) </w:t>
      </w:r>
      <w:r w:rsidR="00A3417F" w:rsidRPr="00745FCA">
        <w:t xml:space="preserve">the results of similar methods are </w:t>
      </w:r>
      <w:r w:rsidR="00A3417F" w:rsidRPr="00AA410F">
        <w:t>combined (Table</w:t>
      </w:r>
      <w:r w:rsidR="007D403C">
        <w:t xml:space="preserve"> </w:t>
      </w:r>
      <w:r w:rsidR="00B81F4F">
        <w:t>1</w:t>
      </w:r>
      <w:r w:rsidR="00A3417F" w:rsidRPr="00AA410F">
        <w:t>). TFA: black dots are 10 methods (</w:t>
      </w:r>
      <w:r w:rsidR="00F54F12" w:rsidRPr="00AA410F">
        <w:t>rad), grey dots are 1 method</w:t>
      </w:r>
      <w:r w:rsidR="00A3417F" w:rsidRPr="00AA410F">
        <w:t xml:space="preserve"> (</w:t>
      </w:r>
      <w:r w:rsidR="00F54F12" w:rsidRPr="00AA410F">
        <w:t>rad</w:t>
      </w:r>
      <w:r w:rsidR="00A3417F" w:rsidRPr="00AA410F">
        <w:t xml:space="preserve">); Laguerre: 4 methods (cm/s/mmHg); Wavelet: </w:t>
      </w:r>
      <w:r w:rsidR="00924C22" w:rsidRPr="00AA410F">
        <w:t>2</w:t>
      </w:r>
      <w:r w:rsidR="00A3417F" w:rsidRPr="00AA410F">
        <w:t xml:space="preserve"> method</w:t>
      </w:r>
      <w:r w:rsidR="00924C22" w:rsidRPr="00AA410F">
        <w:t>s</w:t>
      </w:r>
      <w:r w:rsidR="00A3417F" w:rsidRPr="00AA410F">
        <w:t xml:space="preserve"> (cm/s/mmHg); ARX: 2 methods (cm/s/mmHg).</w:t>
      </w:r>
    </w:p>
    <w:p w14:paraId="3789F3AA" w14:textId="77777777" w:rsidR="00E63B82" w:rsidRDefault="00E63B82" w:rsidP="009F3B3B"/>
    <w:p w14:paraId="4255919B" w14:textId="77777777" w:rsidR="00F54F12" w:rsidRDefault="00F54F12" w:rsidP="009F3B3B">
      <w:r>
        <w:rPr>
          <w:noProof/>
          <w:lang w:val="nl-NL" w:eastAsia="nl-NL"/>
        </w:rPr>
        <w:lastRenderedPageBreak/>
        <w:drawing>
          <wp:inline distT="0" distB="0" distL="0" distR="0" wp14:anchorId="14C6502B" wp14:editId="16FE3A0C">
            <wp:extent cx="9720000" cy="4358271"/>
            <wp:effectExtent l="19050" t="0" r="0" b="0"/>
            <wp:docPr id="5" name="Afbeelding 2" descr="G:\Reproducibility study\bootstrap papers\Paper 2\figuren\Scatter\scatter TFA-like_2_phase LF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Reproducibility study\bootstrap papers\Paper 2\figuren\Scatter\scatter TFA-like_2_phase LF.em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20000" cy="435827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BFC0C5" w14:textId="4EAE8CC5" w:rsidR="002F4A27" w:rsidRDefault="007922A5" w:rsidP="002F4A27">
      <w:r w:rsidRPr="00CC104F">
        <w:rPr>
          <w:b/>
        </w:rPr>
        <w:t>Figure S2</w:t>
      </w:r>
      <w:r w:rsidR="002F4A27" w:rsidRPr="00CC104F">
        <w:rPr>
          <w:b/>
        </w:rPr>
        <w:t>.</w:t>
      </w:r>
      <w:r w:rsidR="002F4A27">
        <w:t xml:space="preserve"> Phase LF </w:t>
      </w:r>
      <w:r w:rsidR="000C7453">
        <w:t>results</w:t>
      </w:r>
      <w:r w:rsidR="002F4A27">
        <w:t xml:space="preserve"> of TFA-like methods for repeated measurements. Top row: physiological data, bottom row: surrogate data. </w:t>
      </w:r>
      <w:r w:rsidR="002F4A27" w:rsidRPr="00745FCA">
        <w:t xml:space="preserve">For each method </w:t>
      </w:r>
      <w:r w:rsidR="00DD6C52">
        <w:t xml:space="preserve">group (TFA, Laguerre, Wavelet, IR-filter, ARX) </w:t>
      </w:r>
      <w:r w:rsidR="002F4A27" w:rsidRPr="00745FCA">
        <w:t xml:space="preserve">the results of </w:t>
      </w:r>
      <w:r w:rsidR="008D1AF1">
        <w:t>the similar method group</w:t>
      </w:r>
      <w:r w:rsidR="002F4A27" w:rsidRPr="00745FCA">
        <w:t xml:space="preserve"> are combined</w:t>
      </w:r>
      <w:r w:rsidR="002F4A27">
        <w:t xml:space="preserve"> (</w:t>
      </w:r>
      <w:r w:rsidR="002F4A27" w:rsidRPr="00AA410F">
        <w:t>Table</w:t>
      </w:r>
      <w:r w:rsidR="007D403C">
        <w:t xml:space="preserve"> </w:t>
      </w:r>
      <w:r w:rsidR="00B81F4F">
        <w:t>1</w:t>
      </w:r>
      <w:r w:rsidR="002F4A27" w:rsidRPr="00AA410F">
        <w:t>). TFA: black dots are 1</w:t>
      </w:r>
      <w:r w:rsidR="00EF409C" w:rsidRPr="00AA410F">
        <w:t>0 methods (rad), g</w:t>
      </w:r>
      <w:r w:rsidR="008D1AF1" w:rsidRPr="00AA410F">
        <w:t>rey dots are 1</w:t>
      </w:r>
      <w:r w:rsidR="002F4A27" w:rsidRPr="00AA410F">
        <w:t xml:space="preserve"> method (rad); Laguerre: 4 methods (cm/s/mmHg); Wavelet: </w:t>
      </w:r>
      <w:r w:rsidR="00924C22" w:rsidRPr="00AA410F">
        <w:t>2</w:t>
      </w:r>
      <w:r w:rsidR="002F4A27" w:rsidRPr="00AA410F">
        <w:t xml:space="preserve"> method</w:t>
      </w:r>
      <w:r w:rsidR="00924C22" w:rsidRPr="00AA410F">
        <w:t>s</w:t>
      </w:r>
      <w:r w:rsidR="002F4A27" w:rsidRPr="00AA410F">
        <w:t xml:space="preserve"> (cm/s/mmHg); IR-filter:  2 methods (%/%); ARX: 2 methods (cm/s/mmHg).</w:t>
      </w:r>
    </w:p>
    <w:p w14:paraId="42534120" w14:textId="77777777" w:rsidR="002F4A27" w:rsidRDefault="002F4A27" w:rsidP="002F4A27"/>
    <w:p w14:paraId="0EF63043" w14:textId="77777777" w:rsidR="00F54F12" w:rsidRDefault="00F54F12" w:rsidP="009F3B3B"/>
    <w:p w14:paraId="15A62055" w14:textId="77777777" w:rsidR="001661F8" w:rsidRDefault="001661F8" w:rsidP="00F54F12">
      <w:r w:rsidRPr="001661F8">
        <w:rPr>
          <w:noProof/>
          <w:lang w:val="nl-NL" w:eastAsia="nl-NL"/>
        </w:rPr>
        <w:lastRenderedPageBreak/>
        <w:drawing>
          <wp:inline distT="0" distB="0" distL="0" distR="0" wp14:anchorId="32058938" wp14:editId="196DFF4A">
            <wp:extent cx="7920000" cy="4254351"/>
            <wp:effectExtent l="19050" t="0" r="4800" b="0"/>
            <wp:docPr id="2" name="Afbeelding 1" descr="G:\Reproducibility study\bootstrap papers\Paper 2\figuren\Scatter\scatter TFA-like_2_gainVLF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Reproducibility study\bootstrap papers\Paper 2\figuren\Scatter\scatter TFA-like_2_gainVLF.em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20000" cy="425435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13313E1" w14:textId="195B3FC1" w:rsidR="00F54F12" w:rsidRDefault="00F54F12" w:rsidP="00F54F12">
      <w:r w:rsidRPr="00CC104F">
        <w:rPr>
          <w:b/>
        </w:rPr>
        <w:t>Figure S3.</w:t>
      </w:r>
      <w:r>
        <w:t xml:space="preserve"> </w:t>
      </w:r>
      <w:r w:rsidR="001661F8">
        <w:t xml:space="preserve">Gain VLF </w:t>
      </w:r>
      <w:r w:rsidR="000C7453">
        <w:t>results</w:t>
      </w:r>
      <w:r w:rsidR="001661F8">
        <w:t xml:space="preserve"> of TFA-like methods for repeated measurements. Top row: physiological data, bottom row: surrogate data. </w:t>
      </w:r>
      <w:r w:rsidR="001661F8" w:rsidRPr="00745FCA">
        <w:t>For each method</w:t>
      </w:r>
      <w:r w:rsidR="00DD6C52">
        <w:t xml:space="preserve"> group ((TFA, Laguerre, Wavelet, ARX)</w:t>
      </w:r>
      <w:r w:rsidR="001661F8" w:rsidRPr="00745FCA">
        <w:t xml:space="preserve"> the results of similar methods are combined</w:t>
      </w:r>
      <w:r w:rsidR="001661F8">
        <w:t xml:space="preserve"> (Table</w:t>
      </w:r>
      <w:r w:rsidR="007D403C">
        <w:t xml:space="preserve"> </w:t>
      </w:r>
      <w:r w:rsidR="00B81F4F">
        <w:t>1</w:t>
      </w:r>
      <w:r w:rsidR="001661F8">
        <w:t>)</w:t>
      </w:r>
      <w:r w:rsidR="001661F8" w:rsidRPr="00745FCA">
        <w:t xml:space="preserve">. </w:t>
      </w:r>
      <w:r w:rsidR="001661F8">
        <w:t>TFA</w:t>
      </w:r>
      <w:r w:rsidR="001661F8" w:rsidRPr="00AB762B">
        <w:t>: black dots are 10 methods (cm/s/mmHg), grey dots are 3 methods (%/% or %/mmHg); Laguerre: 4 methods (cm/s/mmHg); Wavelet: 1 method (cm/s/mmHg); ARX: 2 methods (cm/s/mmHg).</w:t>
      </w:r>
    </w:p>
    <w:p w14:paraId="3F8E5EA7" w14:textId="77777777" w:rsidR="00A3417F" w:rsidRDefault="00A3417F"/>
    <w:p w14:paraId="53D2042F" w14:textId="77777777" w:rsidR="00E63B82" w:rsidRDefault="00E63B82">
      <w:pPr>
        <w:sectPr w:rsidR="00E63B82" w:rsidSect="00E63B82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3AF75EE8" w14:textId="77777777" w:rsidR="00666543" w:rsidRPr="00CC104F" w:rsidRDefault="00CC104F">
      <w:r w:rsidRPr="00CC104F">
        <w:rPr>
          <w:b/>
        </w:rPr>
        <w:lastRenderedPageBreak/>
        <w:t>Table S2</w:t>
      </w:r>
      <w:r w:rsidR="00F312EE">
        <w:rPr>
          <w:b/>
        </w:rPr>
        <w:t xml:space="preserve"> (a)</w:t>
      </w:r>
      <w:r>
        <w:rPr>
          <w:b/>
        </w:rPr>
        <w:t>.</w:t>
      </w:r>
      <w:r>
        <w:t xml:space="preserve"> Gain VLF </w:t>
      </w:r>
      <w:r w:rsidR="007A64EE">
        <w:t>results</w:t>
      </w:r>
      <w:r>
        <w:t xml:space="preserve"> per method.</w:t>
      </w:r>
    </w:p>
    <w:tbl>
      <w:tblPr>
        <w:tblpPr w:leftFromText="141" w:rightFromText="141" w:vertAnchor="page" w:horzAnchor="margin" w:tblpY="2053"/>
        <w:tblW w:w="1280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663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CC104F" w:rsidRPr="00F078A0" w14:paraId="6C0330BE" w14:textId="77777777" w:rsidTr="00CC104F">
        <w:trPr>
          <w:trHeight w:val="240"/>
        </w:trPr>
        <w:tc>
          <w:tcPr>
            <w:tcW w:w="15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0D05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485EE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535D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485EE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FD865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5941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60628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6FA76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CC104F" w:rsidRPr="00F078A0" w14:paraId="64FF170D" w14:textId="77777777" w:rsidTr="00CC104F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71EBD9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Gain VLF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1C35E" w14:textId="77777777" w:rsidR="00CC104F" w:rsidRPr="00CC104F" w:rsidRDefault="00AB13B8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0B755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65E49D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001F5F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C04C2A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36BA20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8F59C8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426BF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FF461B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12FAE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CC104F" w:rsidRPr="00F078A0" w14:paraId="101B6ED0" w14:textId="77777777" w:rsidTr="00CC104F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43CB1" w14:textId="77777777" w:rsidR="00CC104F" w:rsidRPr="00CC104F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92C83" w14:textId="77777777" w:rsidR="00CC104F" w:rsidRPr="00CC104F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D921B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DAAB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3A930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72D3" w14:textId="77777777" w:rsidR="00CC104F" w:rsidRPr="00CC104F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7E111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22FE6" w14:textId="77777777" w:rsidR="00CC104F" w:rsidRPr="00CC104F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48BF5" w14:textId="77777777" w:rsidR="00CC104F" w:rsidRPr="00CC104F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0428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E3750" w14:textId="77777777" w:rsidR="00CC104F" w:rsidRPr="00CC104F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2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CEE87" w14:textId="77777777" w:rsidR="00CC104F" w:rsidRPr="00CC104F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76B31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7E87B" w14:textId="77777777" w:rsidR="00CC104F" w:rsidRPr="00CC104F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E7A92" w14:textId="77777777" w:rsidR="00CC104F" w:rsidRPr="00CC104F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0FC3E" w14:textId="77777777" w:rsidR="00CC104F" w:rsidRPr="00CC104F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C21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.2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8F2C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7B6F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3957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A1814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A77E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7B5E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53B0C2D5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6E500" w14:textId="77777777" w:rsidR="00CC104F" w:rsidRPr="00F078A0" w:rsidRDefault="00AA0F77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BF6C1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64E7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BF023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3334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1061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4778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A4C9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E87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AEC21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1921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E7D9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589D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4B69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EC53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14F9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7F215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EE45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BFB0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B538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3D2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6FC9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48A7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CC104F" w:rsidRPr="00F078A0" w14:paraId="57663AB0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F49C8" w14:textId="77777777" w:rsidR="00CC104F" w:rsidRPr="00F078A0" w:rsidRDefault="00AA0F77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E66C9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9DA6D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D644A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1272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975A9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38A7D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E32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B583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F1E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4D090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1F87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579A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74C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2DB07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96D5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5701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CE8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190D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D8D3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A1B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CCE4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2C5A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CC104F" w:rsidRPr="00F078A0" w14:paraId="2E609B79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65EAA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A4260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13392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42195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93E26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21CB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257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B703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DD9D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A9C0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024E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E85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3434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9C30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CC10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54A2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AD7F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C0D1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F675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CB76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567E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FCF3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CC00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  <w:tr w:rsidR="00CC104F" w:rsidRPr="00F078A0" w14:paraId="26DB8448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4840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58A2D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2D2C3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C6AC4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8B893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D8AF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.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7E11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4241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AAC8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8924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0773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9FD9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.1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30F1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B53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3643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.1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7517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104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2AAB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CEAA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DCC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936F4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DE9C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D9D6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CC104F" w:rsidRPr="00F078A0" w14:paraId="66C986C1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E8351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08702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7FD45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BF39E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DD88A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90A2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7B38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F9D8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A5F0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CE22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D55C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16C91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EE15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8F7F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E962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2351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ADFA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3346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F383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E1D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982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5F05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24F50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CC104F" w:rsidRPr="00F078A0" w14:paraId="3BF72AD1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37A05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CFED7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93C99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67FCA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149CB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8A95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4679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6B35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B063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B591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63FE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FAE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01B8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DFF0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DDE0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C742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02D4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57FA4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E8CAD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7710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7415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2FB8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9329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CC104F" w:rsidRPr="00F078A0" w14:paraId="5E48C2AB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26AD8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9AEEB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84E07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648AC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B81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825E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25AC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1013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8B06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3A74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E6A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588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808C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618F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928B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C55B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127C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85B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8719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F16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C72D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F255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9002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2CECCED1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111C9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0292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3578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0E01C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24964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67C8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378B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F1F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05A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96901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3D2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DE44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A639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B408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7E02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FE35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FF10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2DCF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37C2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F5D4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B517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099F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90B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4A535666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6F7F4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2FED1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67417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059DE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4666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85637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05C6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61F9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65F4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24A4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8B965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40A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6A5F4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669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BC3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1674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37B0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2FDB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A80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6FE1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F9C31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CEB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2A7F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5EB64B46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65773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5D329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29374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F8E87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8C2A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CE6C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FB2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5AEE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2E04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83B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222C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E32A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B17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64EC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8725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77C3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48F6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DA14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20D1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D30C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1591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6478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1BB9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</w:tr>
      <w:tr w:rsidR="00CC104F" w:rsidRPr="00F078A0" w14:paraId="29EB695C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297D8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80406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F29C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A735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6ADB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81BC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F21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B4BA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22EF1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FB541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9796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F2F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83C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B8D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15D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02EC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049D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C743A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3896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9E0C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8C0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89B24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772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</w:tr>
      <w:tr w:rsidR="00CC104F" w:rsidRPr="00F078A0" w14:paraId="31F477F6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BAA0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55B8C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5F86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7815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9851D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467F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4BAE1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22F4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C224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B470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6D1F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241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05A6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9D9F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AE44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EE8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FB6B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1661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6C5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4C8A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1C61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648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452A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</w:tr>
      <w:tr w:rsidR="00CC104F" w:rsidRPr="00F078A0" w14:paraId="6E3B4CD0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AEC4A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79724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E2C2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F9E9E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4E8D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47677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734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E9B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4F9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54734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9517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6DED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39E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8F05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8E24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2E6C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7C84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B9DD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23A1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B2BB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80D01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A1D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7F9E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</w:tr>
      <w:tr w:rsidR="00CC104F" w:rsidRPr="00F078A0" w14:paraId="551379A4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EBA5A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FF307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B0F69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B0E0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148D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25D6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461B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C662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7D92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3B2F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4C3D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A8F8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05E1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69FE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12B0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C514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80C2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726C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8A99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EF04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3C4C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037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1E6E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</w:tr>
      <w:tr w:rsidR="00CC104F" w:rsidRPr="00F078A0" w14:paraId="28851A82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E66FC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1CCA7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50D37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DC36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4C64E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6B24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3158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A08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435A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A528D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DEF1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A5FE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F231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26DA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60F1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CBFC4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58BB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D7FD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F045A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6939D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9BA3D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9C97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60BF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73E85E58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ADAB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134B1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F2D49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93233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789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9025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3E7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7141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9D80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11DB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F6E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0A2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448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C344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0C179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B1A8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538C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12488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3634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3730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0B92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A5F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AF9A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CC104F" w:rsidRPr="00F078A0" w14:paraId="76EA72AB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85EA4" w14:textId="77777777" w:rsidR="00CC104F" w:rsidRPr="00F078A0" w:rsidRDefault="00AA0F77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790C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76F1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CB15F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D6D5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7942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03F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2755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B9C4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6422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AD03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B2A4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A5A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C086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B150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1D36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02E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4A57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BE97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87F60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B7D76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8EDCF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0526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CC104F" w:rsidRPr="00F078A0" w14:paraId="76E09FF0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1198" w14:textId="77777777" w:rsidR="00CC104F" w:rsidRPr="00F078A0" w:rsidRDefault="00AA0F77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5B748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50E7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7AAE3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BC41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9D1C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495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28C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35D0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4215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097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B5A2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3812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D81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AC41E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2A3F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9185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6B05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70BE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0C67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B4F8C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9928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B7191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CC104F" w:rsidRPr="00F078A0" w14:paraId="5924B461" w14:textId="77777777" w:rsidTr="00CC104F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64B958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2721E4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4BCECB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49069B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F3F60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F224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523CC1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19ED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677924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5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F4E8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940249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2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86663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CC2D3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FAF0D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F6604B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.6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8DE3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D1839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B2777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9D3BB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089327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02176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49D61D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A7F9BE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</w:tr>
      <w:tr w:rsidR="00CC104F" w:rsidRPr="00F078A0" w14:paraId="4BCB55D7" w14:textId="77777777" w:rsidTr="00CC104F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8DC94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316D2" w14:textId="77777777" w:rsidR="00CC104F" w:rsidRPr="00F078A0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5647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D890F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FBED2" w14:textId="77777777" w:rsidR="00CC104F" w:rsidRPr="00F078A0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844D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6FCE6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0CDE2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3822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152CE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29C9A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8BD9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DDC0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C108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FED0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4029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1537C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C025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42E4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FFD50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59D6F" w14:textId="77777777" w:rsidR="00CC104F" w:rsidRPr="00485EE7" w:rsidRDefault="00CC104F" w:rsidP="00CC104F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58E15" w14:textId="77777777" w:rsidR="00CC104F" w:rsidRPr="00485EE7" w:rsidRDefault="00CC104F" w:rsidP="00CC104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87E8B" w14:textId="77777777" w:rsidR="00CC104F" w:rsidRPr="00485EE7" w:rsidRDefault="00CC104F" w:rsidP="00CC104F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52A8ED8D" w14:textId="77777777" w:rsidR="00A36DAD" w:rsidRDefault="00A36DAD"/>
    <w:p w14:paraId="35AE08E6" w14:textId="77777777" w:rsidR="00A36DAD" w:rsidRDefault="00A36DAD"/>
    <w:p w14:paraId="70982EC0" w14:textId="77777777" w:rsidR="00A36DAD" w:rsidRDefault="00A36DAD"/>
    <w:p w14:paraId="19467BBB" w14:textId="77777777" w:rsidR="00A36DAD" w:rsidRDefault="00A36DAD"/>
    <w:p w14:paraId="400571B3" w14:textId="77777777" w:rsidR="00A36DAD" w:rsidRDefault="00A36DAD"/>
    <w:p w14:paraId="2BE7C5C8" w14:textId="77777777" w:rsidR="00CC104F" w:rsidRDefault="00CC104F"/>
    <w:p w14:paraId="759B56C1" w14:textId="77777777" w:rsidR="00CC104F" w:rsidRDefault="00CC104F"/>
    <w:p w14:paraId="635C26CB" w14:textId="77777777" w:rsidR="00CC104F" w:rsidRDefault="00CC104F"/>
    <w:p w14:paraId="61491D2D" w14:textId="77777777" w:rsidR="00CC104F" w:rsidRDefault="00CC104F"/>
    <w:p w14:paraId="4CF1229C" w14:textId="77777777" w:rsidR="00CC104F" w:rsidRDefault="00CC104F"/>
    <w:p w14:paraId="59C99DA7" w14:textId="77777777" w:rsidR="00CC104F" w:rsidRDefault="00CC104F"/>
    <w:p w14:paraId="26B1E77C" w14:textId="6FDDF730" w:rsidR="00CC104F" w:rsidRDefault="00AB13B8">
      <w:r>
        <w:t>Method</w:t>
      </w:r>
      <w:r w:rsidR="00AA0F77">
        <w:t xml:space="preserve"> 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120A5565" w14:textId="77777777" w:rsidR="00CC104F" w:rsidRDefault="00CC104F">
      <w:pPr>
        <w:rPr>
          <w:b/>
        </w:rPr>
      </w:pPr>
      <w:r>
        <w:rPr>
          <w:b/>
        </w:rPr>
        <w:br w:type="page"/>
      </w:r>
    </w:p>
    <w:p w14:paraId="317AB2E6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b)</w:t>
      </w:r>
      <w:r>
        <w:rPr>
          <w:b/>
        </w:rPr>
        <w:t>.</w:t>
      </w:r>
      <w:r>
        <w:t xml:space="preserve"> Gain LF </w:t>
      </w:r>
      <w:r w:rsidR="007A64EE">
        <w:t>results</w:t>
      </w:r>
      <w:r>
        <w:t xml:space="preserve"> per method.</w:t>
      </w:r>
    </w:p>
    <w:tbl>
      <w:tblPr>
        <w:tblW w:w="12805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663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0A6E8B60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DE5AA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088D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F8BE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631C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0364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FD275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9ABF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71E4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C48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CC84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D4CB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4C50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786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6B02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08143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BDC6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2446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8564E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3AB1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7EA33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073C8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67D8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3F0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19EB1291" w14:textId="77777777" w:rsidTr="00F00A97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5977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6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FEBB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3D77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E3C1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4E16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0C98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4DAA4EBD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33F50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Gain LF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B0745" w14:textId="77777777" w:rsidR="00F078A0" w:rsidRPr="00CC104F" w:rsidRDefault="00AB13B8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62CF1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AF63D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96420A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705B0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616D9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532D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6C097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31BC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3C7D9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66B6DB12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B767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B6EFD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DEAF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C577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3E6C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9B19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EDF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E813A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09B3C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2EB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D7EE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E60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82AA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A4A9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A7C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B4EF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2593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55F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B9D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FEC0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E86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AC0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75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4B0A7D8B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F2499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BBA0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899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A157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52A4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3AF4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8D7B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870E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3D9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898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65C6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2BD6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8A27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D54E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334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25D2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B53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A4AF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9E2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8D3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FDF7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D927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94A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F078A0" w:rsidRPr="00F078A0" w14:paraId="73BB5BE5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F153C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E938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EC89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2DA5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3B5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506A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DA0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63D8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3F5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5301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DE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7C0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5E9B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4660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BE6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E430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E7A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3C14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F8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D63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F9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6F8D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5041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F078A0" w:rsidRPr="00F078A0" w14:paraId="5CC79F7D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1432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AC6E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C5BC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9204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445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989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AE02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D3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8F3D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06F6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DAD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1E9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939C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B817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235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695D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F3D9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A6D3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CF3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0C73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9A8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5DC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247C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6F2E3172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E594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9F1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8E19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357C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AC1F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0BAD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C78D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576F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118D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23A9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31F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D7D0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2E96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235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9E63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167A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1664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E778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B80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E8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7C4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D9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BEF7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  <w:tr w:rsidR="00F078A0" w:rsidRPr="00F078A0" w14:paraId="367F1EED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BC95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8E4C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E7B8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582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300B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648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E1B6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F63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2318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3EF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45E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283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91C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BB2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8DC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4E78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F41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07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85E8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07B0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792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192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6A4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4359D2B7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2337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CBC5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1145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722A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A407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79AC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988D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F4C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1569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4E8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F29A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190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3EDB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CE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6F9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E44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AF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FDE3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D88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EF5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2DB7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9345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14C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F078A0" w:rsidRPr="00F078A0" w14:paraId="70236E69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592F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306E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E16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E144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D919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5EE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C56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CA3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DC36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FFF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16D6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E53D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2657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C9A8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1A56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44C1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90EF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FF2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67C4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B4EB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6C96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138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E71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275CA13F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B3E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62F4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0F9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ED3C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E22D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BE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D269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E23D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165F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1886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B935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F5C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B63D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175A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AD2D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7802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86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531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8694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B147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E07D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38F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745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5D395540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2A27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05C8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A1C4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ABD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3152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F8FB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89CA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E3EE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F2E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6523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CF81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5C08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8BE4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8C0E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E05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EDBA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CA3A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E1F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6937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3816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882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E83E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27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07E16AC8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85F2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378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F4E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515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8F6A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C52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3575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B8AE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FDB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0CA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74A5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BA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D2A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D6AC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FA3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ABFB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9D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1A9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34F9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18F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FCE7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367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7C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  <w:tr w:rsidR="00F078A0" w:rsidRPr="00F078A0" w14:paraId="1ECAD9E4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A201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F183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861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FC4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9E3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57D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BF44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63DD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9EA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1B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50B5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1703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A8C6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91B8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777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0C1E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BCB8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BE99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DF14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DB79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9C9D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315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29FD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2DA7CF57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5D10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R filte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1B5A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321B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10C9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E10D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9FE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E83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C1F4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B63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34A8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DE74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E029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D0A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2EE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7229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146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5D47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56D9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29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2F9D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893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B3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656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F078A0" w:rsidRPr="00F078A0" w14:paraId="5FED805A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01B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R filter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FA8E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FC2A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F3A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F76A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EF6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B38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DD1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DAAB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A4D3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1668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7861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FDE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9718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6467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A93C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40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8DCD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352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F594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FEED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AEB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0147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</w:tr>
      <w:tr w:rsidR="00F078A0" w:rsidRPr="00F078A0" w14:paraId="5CD40E4D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F13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F696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B648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BFC7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112E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F388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8829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865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9B87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730B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6A6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35C7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F3A1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45DA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56B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E86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9F14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B2FC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3C09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0A45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D99F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467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12EF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32E29195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585E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DBD6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8599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18D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CA3A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F624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A66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7CAD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CEB8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681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04F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50E1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A5A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AF74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D8B8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A17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19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6670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B2F1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698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15AE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8E5A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EDEB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</w:tr>
      <w:tr w:rsidR="00F078A0" w:rsidRPr="00F078A0" w14:paraId="5B292487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7D41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FB9A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83A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6FC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A753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FC13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3E7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EC3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C132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7501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8D13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FB1D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5F35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5754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1C7E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E43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5FA4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EAF4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604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57F0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E7D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264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85A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4F96F77B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B2C4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D91F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51D6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B12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978D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890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16D4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9AB7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8F8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34C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2A4B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53D7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4FC2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9C41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D6D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1BA5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47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AF70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47BF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3F36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DBB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E6F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7D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7DD9DFA8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1194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297D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336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7D80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124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2AA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5C0E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6558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B0BC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0C4C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A42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4DF9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1CD7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4178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6C8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1E33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7B7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C0B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2D3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A873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FFC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B869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6BD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6F3592A7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62D50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5248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6963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ED4D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9045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95B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7A1F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D9E8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78F6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9E5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38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709A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9F2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CB67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A2E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3CC1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A5DF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36FA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EFF8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ED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8C7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1CA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B1FF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  <w:tr w:rsidR="00F078A0" w:rsidRPr="00F078A0" w14:paraId="1C5EC41C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807BA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5C8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3D84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D8F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FE4D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9C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0657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0FB3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2524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B842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A7B0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9CD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5155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08E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5CA8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7A66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6FBD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8DCF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108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C451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440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690B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AC7C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F078A0" w:rsidRPr="00F078A0" w14:paraId="1C99F0C5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961D1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E7010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1F452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ADD54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DA9C1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A20B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9757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0EE42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37FD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5D17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48536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B4B90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A881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B30E8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131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1F65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94204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A674A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6A5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8AABA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E6E68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2694D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A01F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3F17B2C1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6641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AE53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7D8B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2336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BF75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C085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9B02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69B7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6BD8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2D99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12F2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A835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EA0B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75D6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5F2C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ECFD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97E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C0C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C1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3841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F60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438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6A9A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0B316158" w14:textId="3160D065" w:rsidR="00AA0F77" w:rsidRDefault="00AB13B8" w:rsidP="00AA0F77">
      <w:r>
        <w:t>Method</w:t>
      </w:r>
      <w:r w:rsidR="00AA0F77">
        <w:t xml:space="preserve"> 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00702E89" w14:textId="77777777" w:rsidR="00666543" w:rsidRDefault="00666543"/>
    <w:p w14:paraId="6AB5EEC5" w14:textId="77777777" w:rsidR="00CC104F" w:rsidRDefault="00CC104F"/>
    <w:p w14:paraId="6095F3D3" w14:textId="77777777" w:rsidR="00CC104F" w:rsidRDefault="00CC104F">
      <w:pPr>
        <w:rPr>
          <w:b/>
        </w:rPr>
      </w:pPr>
      <w:r>
        <w:rPr>
          <w:b/>
        </w:rPr>
        <w:br w:type="page"/>
      </w:r>
    </w:p>
    <w:p w14:paraId="73B7DF68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c)</w:t>
      </w:r>
      <w:r>
        <w:rPr>
          <w:b/>
        </w:rPr>
        <w:t>.</w:t>
      </w:r>
      <w:r>
        <w:t xml:space="preserve"> Gain HF </w:t>
      </w:r>
      <w:r w:rsidR="007A64EE">
        <w:t>results</w:t>
      </w:r>
      <w:r>
        <w:t xml:space="preserve"> per method.</w:t>
      </w:r>
    </w:p>
    <w:tbl>
      <w:tblPr>
        <w:tblW w:w="12805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663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59EA60D8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29F5A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8223A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DF8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99A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E84A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52D8C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15D5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72B85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87C0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DA2F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101B8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C795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493D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9857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DE1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A50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D7F0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F94BF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55B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7A19A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F736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B03D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E5B1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3A0BDDFC" w14:textId="77777777" w:rsidTr="00F00A97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21B3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6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B7B5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717A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2A50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2BF9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CAB7E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6E9127BE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4FE4E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Gain HF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0CB839" w14:textId="77777777" w:rsidR="00F078A0" w:rsidRPr="00CC104F" w:rsidRDefault="00AB13B8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0441F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628F3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1D3AEC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A58E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E2A38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A9A3E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00BD3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66BB1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246DB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286B9614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E9B6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BE61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613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B32B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4C2B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E971C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7E29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976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8BDAE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19AB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87A61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9B4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BE6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3335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55F0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C7C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A6B0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7C10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433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F7EC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EF5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C6A7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74D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26A63A42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950D0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E035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3214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FB61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99DC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578D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A6CE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0EA1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1046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2453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66DD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03AD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E992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5825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55C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8FC8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CAA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EFF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D68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699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895B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3CC7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6F1C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F078A0" w:rsidRPr="00F078A0" w14:paraId="16462399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5BD15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B6E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D9C4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23FF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BD1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B7E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F7D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CD9D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45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4A0C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84F3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43D9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C65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864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A386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1B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BBFF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0B39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64C3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5F7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B75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F23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A218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F078A0" w:rsidRPr="00F078A0" w14:paraId="2CC2108C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645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673E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999B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0D2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434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D5B8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DEB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CF0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904B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63A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D8AD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3C7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C94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921E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73B2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5B1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EC1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8AC5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7682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94D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FA83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4573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2173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62BF50FC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183B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7719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E048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071E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D9F7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BE3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529A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B20D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6BA3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34E2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9735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B070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A89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FCB3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4DA8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007B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EA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05C7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9131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DE7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93A1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6D21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74DC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0AB2614B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2CC4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CB5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0318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A0A2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42D6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45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6F6C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5175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E2F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F6DD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ED4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07EE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19C9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2296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EDC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A11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9D93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F792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7F3B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E45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B975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A48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F3F7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09680EDB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426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F402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E321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DFF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F73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651C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F8E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AE78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162F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D67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702A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D60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DA23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52AE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C346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3A57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EBF3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485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332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73B7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891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EB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8245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53165B87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E9FD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671A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3651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A177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42B7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372C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634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26D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DD07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2D86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586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CADC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451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D5A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EEC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CCD9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8569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F1A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02D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2039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1B0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51CA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9837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3B687A73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2335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8C2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C8C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F08C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0D63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6FB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CC92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D031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CEFE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C93F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27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498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657A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145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1E4F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A64C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9CA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52CF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B288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3F6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0234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C13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343B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40BD93D9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5A8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2E0B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32B1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7DE3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43F1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6392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B67D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B282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F33F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A14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716C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2589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C7EF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F2D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76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D455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A469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1FD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0FC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5702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AA0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7D5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580D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59634D08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DC57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C898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57F3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F875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85E0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B7C8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4D59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71B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843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94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197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B952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ECF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4126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3D71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01C2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4A28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B6B1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7E94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C60A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4617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D30E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92F9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21368E10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F06F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A3FF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5B11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793A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82E6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923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91A9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D3D3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229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412B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E30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BDFD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B6E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3DBE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78C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85D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9F62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117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8B21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5B8A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8FE3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E26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418C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</w:tr>
      <w:tr w:rsidR="00F078A0" w:rsidRPr="00F078A0" w14:paraId="351392F2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CFA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F43A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80B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BCFB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C7F7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2C5D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D434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B5AE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B34C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562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95E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CAA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A1F5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080D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C12E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C4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5ABC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C322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D17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FE43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38A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497D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157D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359132C0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91E7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78D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1F5F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5F13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4188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D16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CA6F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D3CC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4D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54AF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AF3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471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2945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1BD3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60C7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88D9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BBBD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B1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5BF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6F6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3884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EE42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485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</w:tr>
      <w:tr w:rsidR="00F078A0" w:rsidRPr="00F078A0" w14:paraId="39182693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CF1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84E1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8817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B025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60DE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8DF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333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29F2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17B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BA1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0B0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2B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C57A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BCAE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F2D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3F40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64C1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134F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CD4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43B8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CD97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EF31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52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</w:tr>
      <w:tr w:rsidR="00F078A0" w:rsidRPr="00F078A0" w14:paraId="65315A8C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CA79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67C6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EB9B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7232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B82A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1110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6D56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633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0B3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414D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D18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6BB1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CD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630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04A4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6E5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FBB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A55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DCD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9F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FFE3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9860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F3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04667DCE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B923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5FEC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C299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3F45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0DAA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5C5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378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17D3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EBFD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3634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4FE3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8CF1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D295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747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D4E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6BF3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27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7F72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06F1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20DB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3CDF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22D7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6FD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1EAC5BCB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4EBE0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9D86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EB93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41A6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5D0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D9E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00F8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0700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A3F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A6E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C1C4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65EF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5C48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56A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2063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4B6B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211F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85D9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B456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2F25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8A11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9D2B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68A8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</w:tr>
      <w:tr w:rsidR="00F078A0" w:rsidRPr="00F078A0" w14:paraId="69A12C7D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A47EC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6060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1CD1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7204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D89E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F208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0BAA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68FE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BAA4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F87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95C7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D8D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3EDF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DE34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4982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E9C1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7CCF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FF88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F0F9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E48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92D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D1B7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EB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6A56FC8B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4A09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25B6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9A3B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A4B6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7C1A9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501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D717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A0510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51E2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59B2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0FEEC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48AE5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4723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AE1CD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455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98F04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7431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68F8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1CBA7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29427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E798A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D8658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BBFFF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15574AF3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356A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0560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331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0FBE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D8A6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2E94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B55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9D57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F33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936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396A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6AD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AB0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C9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9E1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2A7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96F1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F7B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DA1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CF60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67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1B3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E8A9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50E3176E" w14:textId="6A277227" w:rsidR="00AA0F77" w:rsidRDefault="00AB13B8" w:rsidP="00AA0F77">
      <w:r>
        <w:t>Method</w:t>
      </w:r>
      <w:r w:rsidR="00AA0F77">
        <w:t xml:space="preserve"> 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3306B7EB" w14:textId="77777777" w:rsidR="00CC104F" w:rsidRDefault="00CC104F"/>
    <w:p w14:paraId="23CA8DDC" w14:textId="77777777" w:rsidR="00CC104F" w:rsidRDefault="00CC104F">
      <w:r>
        <w:br w:type="page"/>
      </w:r>
    </w:p>
    <w:p w14:paraId="2CB10272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d)</w:t>
      </w:r>
      <w:r>
        <w:rPr>
          <w:b/>
        </w:rPr>
        <w:t>.</w:t>
      </w:r>
      <w:r>
        <w:t xml:space="preserve"> Phase VLF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4CB1AB31" w14:textId="77777777" w:rsidTr="00AB13B8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79AD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D0D1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D02E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52AE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D1CE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B343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21C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D78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9C51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9E14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48BA1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D7EB8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353E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59BF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CC8D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1BAD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9C909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2C9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4AFC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93B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9F4EC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5D2B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2375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754A935A" w14:textId="77777777" w:rsidTr="00AB13B8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1658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1712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F592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576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3D88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6F7BB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4C9F21AF" w14:textId="77777777" w:rsidTr="00AB13B8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03DC6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Phase VLF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2B4D3C" w14:textId="77777777" w:rsidR="00F078A0" w:rsidRPr="00CC104F" w:rsidRDefault="00AB13B8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B13B8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3ECD4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5574B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6B16DA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586D8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EC70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75D5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23E89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9E753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03BE1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118D30B8" w14:textId="77777777" w:rsidTr="00AB13B8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C276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0FC7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2AE8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E8BE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AA18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33B6B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B320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A9B7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1B05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57E6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E61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B5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661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E50D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103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F4D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5E8C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FF7A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CA7F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3C66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049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BD6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F18F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</w:tr>
      <w:tr w:rsidR="00F078A0" w:rsidRPr="00F078A0" w14:paraId="5A6F5C46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2C1C8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05A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3869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FAA1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D46F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943C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B254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10C4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0B5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4EC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D003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DC9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D4CA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1637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11E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8BD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A119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099C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93B2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FB77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E17B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085E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D87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</w:tr>
      <w:tr w:rsidR="00F078A0" w:rsidRPr="00F078A0" w14:paraId="76735C32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3C810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EF77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8483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C0A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A289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382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0B66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1DE5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C6CE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BA37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A6D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5226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687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7637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0E94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364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BA75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F14B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96F6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325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DCE1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9018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885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</w:tr>
      <w:tr w:rsidR="00F078A0" w:rsidRPr="00F078A0" w14:paraId="72FD730E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4E30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369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84D4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8F5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D557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309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4FF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EF6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F2E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F3F4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B9B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7730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3BA3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9DF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3C9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A8C8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E516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539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2B5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6F1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8C8A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7651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E38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7180CABB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3CB1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2CD2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539E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BD20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602D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866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DCA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8A6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9D21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E2C2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FAB0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213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D20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D74F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C90F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1B21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9E0D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372D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9A1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3A49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D47C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6CBB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4CE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</w:tr>
      <w:tr w:rsidR="00F078A0" w:rsidRPr="00F078A0" w14:paraId="290AA117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E4F5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6633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3D9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0C91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03AF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329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C2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5A3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185C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447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D57E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22E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DFE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18C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147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D37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CE8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E46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B2E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144F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A4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F96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3C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</w:tr>
      <w:tr w:rsidR="00F078A0" w:rsidRPr="00F078A0" w14:paraId="04B127A7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2B3E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CF99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EF62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73FF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EC1B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B6F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023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901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348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92A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A2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F4A8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377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BDE5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ABF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722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617B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E63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7FB6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3E74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27E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3504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AEC8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</w:tr>
      <w:tr w:rsidR="00F078A0" w:rsidRPr="00F078A0" w14:paraId="43128646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AEA0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065B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AAD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7FA8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F3E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6412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F42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64C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F71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6FA8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5694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5968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C6D9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3A4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B9CA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50EE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A81B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F78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0C01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50E7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9A1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8F5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32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</w:tr>
      <w:tr w:rsidR="00F078A0" w:rsidRPr="00F078A0" w14:paraId="37F012B3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084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7F49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2CA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4C60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05C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DF6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A2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7AB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E86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DCA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7DA5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F773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C993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EF44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F0A9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E37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38D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7A2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D80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A9C1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3914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FF9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364D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</w:tr>
      <w:tr w:rsidR="00F078A0" w:rsidRPr="00F078A0" w14:paraId="3320A865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A364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0B55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A380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3C6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A90D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1B2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312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9F9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FAA9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F4B6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6AC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5B6B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EAE3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69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7B8F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F47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5E0F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4F6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B5C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3B4E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F137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AEC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CAC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</w:tr>
      <w:tr w:rsidR="00F078A0" w:rsidRPr="00F078A0" w14:paraId="1D24A755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904C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846B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C15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182D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63FD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BCF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39F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28B5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80F5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B08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D49A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EC6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38F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F94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DA2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C32F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CAA1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6053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275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F96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8B9F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3E3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14E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</w:tr>
      <w:tr w:rsidR="00F078A0" w:rsidRPr="00F078A0" w14:paraId="13107C5F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43C8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B5F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B00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9246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598A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DD20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E1E9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889D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C77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AF89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02E6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0BB9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9AD6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F2E8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7C0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9DD2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576A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6F1C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6A08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96C8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653A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41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E9AA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</w:tr>
      <w:tr w:rsidR="00F078A0" w:rsidRPr="00F078A0" w14:paraId="41DA04E3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011D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44D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EF7B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30A7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64EC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8FB5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E0F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AF8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A53C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E2B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61DF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98F8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3605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3DC0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C93A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D78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DF5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DADC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156D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DF1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4F29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C2C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AD9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</w:tr>
      <w:tr w:rsidR="00F078A0" w:rsidRPr="00F078A0" w14:paraId="2725B729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A503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3CFA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12D2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F017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7540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34D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7E5E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BF2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CD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50E0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4E2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D9F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C5C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3521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CBC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EE4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F26B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CA13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2261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B33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379C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2ACD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E8C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</w:tr>
      <w:tr w:rsidR="00F078A0" w:rsidRPr="00F078A0" w14:paraId="534A7170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05BF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C64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5B6F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FBA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AC19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1466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85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464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56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8F9A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E8B4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311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1A77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68B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B76C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83D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FF0D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4DD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2BE0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0C27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2659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F46F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1482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</w:tr>
      <w:tr w:rsidR="00F078A0" w:rsidRPr="00F078A0" w14:paraId="04777FC5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EAB0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277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B376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A551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E72C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5EA9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5D34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874D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7083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3E5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A208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E87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0223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DA27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E30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B67C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9D87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1775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CFEA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14A3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171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AC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037C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</w:tr>
      <w:tr w:rsidR="00F078A0" w:rsidRPr="00F078A0" w14:paraId="5B0907B7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D52D3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F539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6100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1F6B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3D02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69E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979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E4C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0465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83C7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59E6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3C7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E8ED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B112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D8B0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AD2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5700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6F3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218A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E7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C02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DFC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715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</w:tr>
      <w:tr w:rsidR="00F078A0" w:rsidRPr="00F078A0" w14:paraId="51BF1503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9E8C7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3BFF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E80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A71A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7832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EC3A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099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141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B8FB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3A8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2CE6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4B68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6D7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58E8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A6C6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43B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FD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15DC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6C95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6339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527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B45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8C5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</w:tr>
      <w:tr w:rsidR="00F078A0" w:rsidRPr="00F078A0" w14:paraId="587F0CDD" w14:textId="77777777" w:rsidTr="00AB13B8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95F67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D466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223A4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22885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D6381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1CDA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AC361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A425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28C0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33E01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286E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6B6E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742CA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E24C3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91A8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C2F0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D4804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4AC7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CE256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7CCC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721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614B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24C2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</w:tr>
      <w:tr w:rsidR="00F078A0" w:rsidRPr="00F078A0" w14:paraId="11C59674" w14:textId="77777777" w:rsidTr="00AB13B8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5EB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66F1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F8C9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10CD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57BE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0106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15EF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5CC2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5CF8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671D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90C6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DD56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1F37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6FF7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58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C039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332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969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489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1960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438A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EDA9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2D2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64298CB9" w14:textId="06533C9B" w:rsidR="00AA0F77" w:rsidRDefault="00AB13B8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290871F8" w14:textId="77777777" w:rsidR="00CC104F" w:rsidRDefault="00CC104F"/>
    <w:p w14:paraId="44090BFD" w14:textId="77777777" w:rsidR="00CC104F" w:rsidRDefault="00CC104F">
      <w:r>
        <w:br w:type="page"/>
      </w:r>
    </w:p>
    <w:p w14:paraId="2A1DBB09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e)</w:t>
      </w:r>
      <w:r>
        <w:rPr>
          <w:b/>
        </w:rPr>
        <w:t>.</w:t>
      </w:r>
      <w:r>
        <w:t xml:space="preserve"> Phase LF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4E6E5808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CFEB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9AE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3C47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4E67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9556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BD1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D41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3CA0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9277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9BF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AC16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B27B9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B5C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E7243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22052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EDB8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8C00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CB62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9A3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CCB4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5AF2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3EA0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6E36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5C6F6785" w14:textId="77777777" w:rsidTr="00EF7EE1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4098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DCC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8C2F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D580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B30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BF840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33901176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E342F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Phase LF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8CDBEB" w14:textId="77777777" w:rsidR="00F078A0" w:rsidRPr="00CC104F" w:rsidRDefault="00EF7EE1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D863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72962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F7B8B7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6127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AE65F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8A55A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3AB0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C3EA9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0BFA5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3F941D06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AA047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3976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8C4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962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F5F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0D2A0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D272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4EE7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E4F5C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7525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FA0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2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3C2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F0F5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D698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56A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D0B0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C142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1B5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223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3502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602C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728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AFC7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</w:tr>
      <w:tr w:rsidR="00F078A0" w:rsidRPr="00F078A0" w14:paraId="3EFE4F5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A4712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559D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4D1A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B6B6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0F2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46F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B5B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25D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C91D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32FC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BF2B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ADD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852D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EDE1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C00D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8E6B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7AD3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CA30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7C04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831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371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C775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ADE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</w:tr>
      <w:tr w:rsidR="00F078A0" w:rsidRPr="00F078A0" w14:paraId="7CD6A49A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569B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5534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86B8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4F1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0396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6484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ED5C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C304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4C6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AF54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0FC5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E5C8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020E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AF59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C7A2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5D00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B65E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221D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3E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9B3C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1F9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911A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5E59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</w:tr>
      <w:tr w:rsidR="00F078A0" w:rsidRPr="00F078A0" w14:paraId="11AF8BFC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5AFB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2DE6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B67A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4D8D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ED7F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0ED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238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9EBC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3DF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48B1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9DBE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381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A32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2A5A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997A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C1DB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DB28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C6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702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13E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55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C884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3BB9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7BD4F26C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A020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C012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541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DA2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92EA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F19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707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095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601C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F31D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08C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6D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1F73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6ACB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C9B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4F7F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9371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332F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FD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AEA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618D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66E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058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</w:tr>
      <w:tr w:rsidR="00F078A0" w:rsidRPr="00F078A0" w14:paraId="7C4AC381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5114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45D9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7DF7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4E87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7105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9F3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439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1B34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C5D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CDC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06D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65D1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D003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CEE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7E55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77F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7F5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6132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ABF1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217C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7AE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748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012B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562C3F0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B219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3EC0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2AA6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FED7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4A81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7D3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534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918A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41E1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BE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8C80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D76A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E3E1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FD64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C8CA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DBB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91C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5A0F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C99D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6A7D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F9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BB9D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64D3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53FFA22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A841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99DE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B680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2CED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5F4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4EC7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0DB4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617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A883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B2B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C352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FCE8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846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62B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FF7E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CCA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81E6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D8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A4E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8B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181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B620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CA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12E24D9F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C4E5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65BD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E00B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EAD3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737E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839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4D1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8B1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7D13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1047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6186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253C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9E0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CB2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48C7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E505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D8EB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8221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1F45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76D3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5DF5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649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449D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</w:tr>
      <w:tr w:rsidR="00F078A0" w:rsidRPr="00F078A0" w14:paraId="78B5D5C1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8984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72C5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C0CA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EF5E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B98F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75E7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F0FC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D59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07E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38F1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465E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29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18A3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FFB8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24A6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E419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814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E58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085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8D6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A668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C5F9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B610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</w:tr>
      <w:tr w:rsidR="00F078A0" w:rsidRPr="00F078A0" w14:paraId="676A681E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63E5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2080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B344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A76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F7D1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FE7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608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C6E7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7A1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A00D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00D1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3911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1CF6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DCCF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E50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588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14E7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CF46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8782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F8C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60C9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C11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6619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</w:tr>
      <w:tr w:rsidR="00F078A0" w:rsidRPr="00F078A0" w14:paraId="69B147C9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942A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R filter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E9B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72AD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2530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7980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0C4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87E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3DA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861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3E09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CC7D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77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1D4A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802B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C8C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1A2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283D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34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42C8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CE11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924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C21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3EA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</w:tr>
      <w:tr w:rsidR="00F078A0" w:rsidRPr="00F078A0" w14:paraId="491ADFD3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BCFE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R filter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46BC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7590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5F8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42BB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DEB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4C19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3E31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B173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72FA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B6E2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CFA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729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EE43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5ED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A6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74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4623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9C57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9DB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FB83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C327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B0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</w:tr>
      <w:tr w:rsidR="00F078A0" w:rsidRPr="00F078A0" w14:paraId="69832A73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96DB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27A3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86CE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76FC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706A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7B9D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25B2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EE6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93D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179C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72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E1E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49F6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4573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19BC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2559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99CE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169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DD8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471E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2BF6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692E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FA9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</w:tr>
      <w:tr w:rsidR="00F078A0" w:rsidRPr="00F078A0" w14:paraId="3DD6A4AE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0757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269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39E6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1127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E1D6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88E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1045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0CE2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B53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923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642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F294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E9D5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7270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17DF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9D2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BE86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F185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4F36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9CF2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D72E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E9A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42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</w:tr>
      <w:tr w:rsidR="00F078A0" w:rsidRPr="00F078A0" w14:paraId="7875CAA9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8783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870A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A9F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3F0E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E9FC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23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2A0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C118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9F97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3CFE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89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A5C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22C4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83C1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5F19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2AA7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70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36C2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8EA8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B5A5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5DF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B08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AB9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</w:tr>
      <w:tr w:rsidR="00F078A0" w:rsidRPr="00F078A0" w14:paraId="05DA01AF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C9B7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BD6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13FE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DBFC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267D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59DC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3E2B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827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3C09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F35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B738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CE01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5DA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A999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3273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488B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E2B4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FF9B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CE7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805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AB4E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B1F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B5EA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</w:tr>
      <w:tr w:rsidR="00F078A0" w:rsidRPr="00F078A0" w14:paraId="6392E7C2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F5D1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C58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15A5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2695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AE0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71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37A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D5F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44F4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15C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D50B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EDCE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CF14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0A0C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4114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7088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052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06E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15A0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81B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E68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D9B5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5CE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</w:tr>
      <w:tr w:rsidR="00F078A0" w:rsidRPr="00F078A0" w14:paraId="1A7CD868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1DA64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3EAC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35DF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9907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92CF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E7E2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AA57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B87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9542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E2E9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E29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F7B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BB58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F34A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3272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2107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F2E8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9B85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57F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781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F747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3519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E0AB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</w:tr>
      <w:tr w:rsidR="00F078A0" w:rsidRPr="00F078A0" w14:paraId="7CC1C19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6D8C9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76A0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BE55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AF18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1CD7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67B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F383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7FA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DB7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8AF2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560D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0C58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60F4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4E4B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3D1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F517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4AE8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82D4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E24D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8E68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FFA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F0CE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32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7</w:t>
            </w:r>
          </w:p>
        </w:tc>
      </w:tr>
      <w:tr w:rsidR="00F078A0" w:rsidRPr="00F078A0" w14:paraId="15C267E0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2C7B9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8E69D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7EF4A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7BC60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6949A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3B1A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82FEB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723EF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E77CF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344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4601C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BF40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28CEC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291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DA102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A95BF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AD3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F0AF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3C6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C755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310A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7B1DB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2C4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</w:tr>
      <w:tr w:rsidR="00F078A0" w:rsidRPr="00F078A0" w14:paraId="3425F0A4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7CC5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5EB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CBF7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B07E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B45E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2A4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38F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A8F1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F67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A26C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779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806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17B4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3875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D17E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B1BA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110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BB8C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DBEA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0D8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7BDB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6FE7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DBA6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2E8DA5E3" w14:textId="4248B224" w:rsidR="00AA0F77" w:rsidRDefault="00EF7EE1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0B21B4EF" w14:textId="77777777" w:rsidR="00CC104F" w:rsidRDefault="00CC104F"/>
    <w:p w14:paraId="2726E288" w14:textId="77777777" w:rsidR="00CC104F" w:rsidRDefault="00CC104F">
      <w:r>
        <w:br w:type="page"/>
      </w:r>
    </w:p>
    <w:p w14:paraId="19CD4D9B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f)</w:t>
      </w:r>
      <w:r>
        <w:rPr>
          <w:b/>
        </w:rPr>
        <w:t>.</w:t>
      </w:r>
      <w:r>
        <w:t xml:space="preserve"> Phase HF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3F992B36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6F0B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CD7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E293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0505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7E5C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64BD8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88DC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43CA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83FA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EAED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73219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9AC72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503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BCF9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6D6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02A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C518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1A2F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559D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2F7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F034A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DF3C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E7847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0A6F52EC" w14:textId="77777777" w:rsidTr="00EF7EE1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B944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4439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723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8501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A2E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841C1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74D887FC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CCD7F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Phase HF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86DDDA" w14:textId="77777777" w:rsidR="00F078A0" w:rsidRPr="00CC104F" w:rsidRDefault="00EF7EE1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F9BF0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31AC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83CCE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1A13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22E13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280A0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16583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43C28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8A688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5F8D3BB6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CE4D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82E4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4062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CCE0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9D6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CA2AF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9FAF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15C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61550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C635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0E0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FE63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F33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9A02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2FD9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A3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5A1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A704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3059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9BC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FF3D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020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CA39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</w:tr>
      <w:tr w:rsidR="00F078A0" w:rsidRPr="00F078A0" w14:paraId="327A4EAD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89D1E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0663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D99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DA4B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4987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99F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AEB5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42CF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E0C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A90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9329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849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CA39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CD90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EE7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1A4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63EA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F6B7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B38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1B4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7FE5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67F1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77E6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</w:tr>
      <w:tr w:rsidR="00F078A0" w:rsidRPr="00F078A0" w14:paraId="71C8978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9217C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555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47C1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8580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5620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D7DF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5DF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512E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C22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CF50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15F6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65D1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E37A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A355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D60D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D2D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DB8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2854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01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D112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733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DC8C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C612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</w:tr>
      <w:tr w:rsidR="00F078A0" w:rsidRPr="00F078A0" w14:paraId="61E5287A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9AE8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9F39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3EE8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2B43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98A6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EC5F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D71F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902E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0C4A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56D7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4976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09D2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12D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F5D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3A34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CA04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C5C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9DC3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1A07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5CC7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11BB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1F1D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75FD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52A01C8E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EBAF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69B9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C139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7C3E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30BB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48DE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4690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EFE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6B5E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D4D3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7F8D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43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E6E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B5ED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1521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61D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11B5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2353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1493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A31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A450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61DA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BF41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0BCAE6E1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44A4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265B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4710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BE4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DEA1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1E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F19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DA2F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0FD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50F1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0963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F709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ECB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A51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583E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2FEC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3FBE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43CF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48ED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0BF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33E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E47E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D20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3D3F5AF2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8102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01D1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669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506B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70D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8957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B2F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28FD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4F01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C6D8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29A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2332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040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EBF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7FFC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CA8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FB97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B303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F4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A99B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72C6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985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FDD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</w:tr>
      <w:tr w:rsidR="00F078A0" w:rsidRPr="00F078A0" w14:paraId="5D087BBB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0D6E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747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18E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E32A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B124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27A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6C61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9C9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83B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31E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3CE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D96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2C88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42F9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D5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FFB0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D025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EDD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23C3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C1E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DD61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4B3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D47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</w:tr>
      <w:tr w:rsidR="00F078A0" w:rsidRPr="00F078A0" w14:paraId="5FB2198F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FA33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D04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4C07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93CD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F341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DE3C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7C3C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D65C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76D7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07CE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5572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C6E5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117C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92A6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C32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7AE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F9E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4626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951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8138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249B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378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EFC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</w:tr>
      <w:tr w:rsidR="00F078A0" w:rsidRPr="00F078A0" w14:paraId="3ECA613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B627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F93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EF92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9AAF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045A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D10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E43B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8762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8C8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1477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842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BEB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201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BBE3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DD67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894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113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B3E3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E62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994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F513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C907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F00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</w:tr>
      <w:tr w:rsidR="00F078A0" w:rsidRPr="00F078A0" w14:paraId="2D68F022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FF7F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94E3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B14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3A85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E1BD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F328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2C8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47D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BF4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1F3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69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36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42EC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432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B1BF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D432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6EAC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3DB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2620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6EB9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8591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FB14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017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</w:tr>
      <w:tr w:rsidR="00F078A0" w:rsidRPr="00F078A0" w14:paraId="64AC7D6C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01D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FBB5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E19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D6F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7804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1B0C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7EC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70B6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A85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3B1B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2F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B0E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DD5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36F2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B301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F9EF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1682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6846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144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90B7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C24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B1D8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82BF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</w:tr>
      <w:tr w:rsidR="00F078A0" w:rsidRPr="00F078A0" w14:paraId="64F284B6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4836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116B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0B18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7ACD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D6B8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2C3D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069A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BF6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5BD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214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02E3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56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3D11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9DB0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ED7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7D2F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51F8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84B8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264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6BA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1D74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A0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A08D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</w:tr>
      <w:tr w:rsidR="00F078A0" w:rsidRPr="00F078A0" w14:paraId="70A065CC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A1B2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0634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CEB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41AD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6F02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771D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1A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D44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B36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738F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69E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C13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23B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D05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02BF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3697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1BFB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3AB6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2D6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538C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DB0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F6B1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D33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2D5C89DE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2AB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A503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4AA6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AB38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6D23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241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AB4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0AB5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A514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99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7C7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7ED3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13D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94C0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5D8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01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F145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C3AA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1F0F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6936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144B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6BF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319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364A1515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1CDD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2497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8E89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0CA7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3311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FD3C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E2D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932E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1E27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CB5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9C55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41EB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9F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0F17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C29D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ECFA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07DA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1368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92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9575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8CBC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E279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2DD8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7110ABAF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9C92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E73F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4A0C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8D36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D97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E0CF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42BE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63F5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225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AB04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A9D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20FC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3C5A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307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1371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C552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BE8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1B13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77A2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5B31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41E1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2728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84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</w:tr>
      <w:tr w:rsidR="00F078A0" w:rsidRPr="00F078A0" w14:paraId="514A2E8C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49CB" w14:textId="77777777" w:rsidR="00F078A0" w:rsidRPr="00F078A0" w:rsidRDefault="00AA0F77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Laguerre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B5E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D51D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A30F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5A84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6AF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8281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350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2CB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67D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6F64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36E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16A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D76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41F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3AAF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2F1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AC8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138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E762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E59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3D47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B7D1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</w:tr>
      <w:tr w:rsidR="00F078A0" w:rsidRPr="00F078A0" w14:paraId="641C015F" w14:textId="77777777" w:rsidTr="00EF7EE1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E8993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4B6D9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B8D93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71906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EC56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A884A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F5819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78401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3E7BF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2721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43CD5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29D7E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D7E0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E8D81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5D1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41661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F5CFB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2EF0D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D9E22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17D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EB5D9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3324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5C39A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</w:tr>
      <w:tr w:rsidR="00F078A0" w:rsidRPr="00F078A0" w14:paraId="52A71396" w14:textId="77777777" w:rsidTr="00EF7EE1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D8D9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D281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564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2735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F3B6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A8B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4886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536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66AD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6EF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3A29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6E4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F00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B88E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073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9884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BCB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FAA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B36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B4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AF2A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AC5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170F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6EA73E40" w14:textId="79E6F2E1" w:rsidR="00AA0F77" w:rsidRDefault="00EF7EE1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210C1882" w14:textId="77777777" w:rsidR="00CC104F" w:rsidRDefault="00CC104F"/>
    <w:p w14:paraId="6815056C" w14:textId="77777777" w:rsidR="00CC104F" w:rsidRDefault="00CC104F">
      <w:r>
        <w:br w:type="page"/>
      </w:r>
    </w:p>
    <w:p w14:paraId="097DE40B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g)</w:t>
      </w:r>
      <w:r>
        <w:rPr>
          <w:b/>
        </w:rPr>
        <w:t>.</w:t>
      </w:r>
      <w:r>
        <w:t xml:space="preserve"> Coherence VLF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1A1B4C96" w14:textId="77777777" w:rsidTr="009D6BFC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22B6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6D041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00F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0E14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F8F2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398A5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C4B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557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532F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7037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C104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9EBF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DE04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11E1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2C1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0EA8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2597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1ACE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1171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0C24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9D23E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740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82DA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27622438" w14:textId="77777777" w:rsidTr="009D6BFC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5DAD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8C3A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749F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E6B1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E443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ADD8C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374E0C85" w14:textId="77777777" w:rsidTr="009D6BFC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4427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Coherence VLF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4601E7" w14:textId="77777777" w:rsidR="00F078A0" w:rsidRPr="00CC104F" w:rsidRDefault="009D6BFC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C3E9B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EAC3F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6BA495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95AC2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FA9E6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9B926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C9A7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CDA1C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C499D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5EA88600" w14:textId="77777777" w:rsidTr="009D6BFC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30E2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1CA39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DC6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14C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994D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0F78B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62B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9E54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E590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E87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6DF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6A1D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C240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FEA3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9954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189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188B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6DA9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D25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82A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18EB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BDB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C34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40B0BA7F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9D7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CF6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07A1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87C6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502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1F7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172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8281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7427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E957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8F15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F5AC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ADC7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8760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5D31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0420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18EC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F8E4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160A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4D47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8644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BB95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2AF6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</w:tr>
      <w:tr w:rsidR="00F078A0" w:rsidRPr="00F078A0" w14:paraId="516DA630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621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0E6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F524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EF0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829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974C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316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664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1AF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0801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011F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EB99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3269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CE43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19D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BFC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BDBC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A9BD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92BF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B10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BE42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DB0F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086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03A88C5B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D72A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53EA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049A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5869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95EA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0A93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8BC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368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8B37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26D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BF9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507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5B4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B137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6E5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4B8D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4F2E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6F14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3834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FAA4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5740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1673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1A3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4EB55526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2AB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D90E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C5AF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A6AE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04F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BCBF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E6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BDF7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849E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8A1F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B2F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14C1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18A7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BFB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B54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D6B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C36C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DBA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23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BBF0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C29D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DDCB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960D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44D89AF3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0777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B4F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3BA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C600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C898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5584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8CA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7069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566D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7FE1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C392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8B9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BB4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4943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779D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A283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58A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252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D885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4E01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6259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C7A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A0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1065E06B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337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531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9B64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1C31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61D4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DF10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56BC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3BB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3721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D709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62C2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883F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BBCF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C99D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74FD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E80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4A06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BB75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639F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B52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BD2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515E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73EE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</w:tr>
      <w:tr w:rsidR="00F078A0" w:rsidRPr="00F078A0" w14:paraId="4D8991A4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25F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F437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B75C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16B5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0D17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06D5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E80F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7251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435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E515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36B6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CC88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D7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58E1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8017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CDA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8920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726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D3A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11CA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505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713D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1AFF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4227BA1F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52FC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687B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02CB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0A17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FB13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E7A6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A78B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5F74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BF66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862D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4F6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9F38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06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51C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D876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01AB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D9D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A28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3F0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5DB6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E8D5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0AEF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5700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74344124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C219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147A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72C3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8CDB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8D01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4617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CF5C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D359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EF14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BD7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59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FE5F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69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055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15E2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6062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46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16D1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008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B1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365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F1F9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B9C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07C9AE20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4028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0F59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A7CD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34B8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609B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03CE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D3EF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5436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881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6D1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2AA3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A0E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7EB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0E50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01EA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5D5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8C69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8290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B1A5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EF7F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8F9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FFA3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F7E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</w:tr>
      <w:tr w:rsidR="00F078A0" w:rsidRPr="00F078A0" w14:paraId="16747820" w14:textId="77777777" w:rsidTr="009D6BFC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29A79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100F6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2B7BF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3FB09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67308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CAAF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F89BD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FE24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18565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B644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1EE6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02C1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B3EF7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F5FAA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9E87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D0869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7B78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D9899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8153B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7604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A6CED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59B51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4386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12EB4290" w14:textId="77777777" w:rsidTr="009D6BFC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119A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1CDB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DF29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A60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03B7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52E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6EF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0FE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8C0E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D348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544B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9C4E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69A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9B53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9CEA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8D3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892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DEC2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865F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5C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7BFB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3E71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53B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66654622" w14:textId="2C009FD8" w:rsidR="00AA0F77" w:rsidRDefault="009D6BFC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56406C8D" w14:textId="77777777" w:rsidR="00666543" w:rsidRDefault="00666543"/>
    <w:p w14:paraId="00915423" w14:textId="77777777" w:rsidR="00AA0F77" w:rsidRDefault="00AA0F77">
      <w:pPr>
        <w:rPr>
          <w:b/>
        </w:rPr>
      </w:pPr>
      <w:r>
        <w:rPr>
          <w:b/>
        </w:rPr>
        <w:br w:type="page"/>
      </w:r>
    </w:p>
    <w:p w14:paraId="6255804E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h)</w:t>
      </w:r>
      <w:r>
        <w:rPr>
          <w:b/>
        </w:rPr>
        <w:t>.</w:t>
      </w:r>
      <w:r>
        <w:t xml:space="preserve"> Coherence LF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1D2FFFDE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81605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1690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EA2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5FC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D93D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4F3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95A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C7C8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92762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8D1B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1228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C61D9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2891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2073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C2E09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EF3A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70D9C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0ABE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2D22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AFD5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7741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D7DE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4085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235AC3B0" w14:textId="77777777" w:rsidTr="009A0182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7A57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9A7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90DE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7F3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7ECB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22B7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7ABDB8BF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11FE6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Coherence LF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5A33A7" w14:textId="77777777" w:rsidR="00F078A0" w:rsidRPr="00CC104F" w:rsidRDefault="009A0182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7C4CF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A225A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8C5EA6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7E95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604D34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7EBB7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EB0D4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68AA5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5CA8A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74068394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5612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E343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5401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9DCE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D26A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6AC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CF7C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9DC8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0FCD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08F4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B80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4072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637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90B2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83C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4398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F2B7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4062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D7C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C705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F942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3530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498C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0B6CB825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2AAD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0087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9BD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730D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9889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AC71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0E2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B75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AAE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978D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D34E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849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28CA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B409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A54E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7C62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CF9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BB27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954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CB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DF1B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E671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6FD3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500B2318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1076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601D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06B0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66C3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26C2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CA6E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CD5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CC09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A6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0B70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9C9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563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C67C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688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800F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9E2D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F32A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742D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C8DA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2D4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7989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6D65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8B0F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6B06E54A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1E5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DF80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0B58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1C4F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E944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9FE2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883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6051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D986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D3E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6CE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DB64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80A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962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504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076A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4FF5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3C3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E65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83A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79AC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8B13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28F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06CBA73B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7411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9F1D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FAC0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89C0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6BDE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0A02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C284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2AD5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0081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34A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90D8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9E1C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70C9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0EB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5B9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EED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ED4C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930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9661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F0F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908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1B5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0D9A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6681D3BE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2CB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E6D3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1054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3C85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A564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CA8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E9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819B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60B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212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A926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A2C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86D3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2892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59E8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5B5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D83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6BE5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14CA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660D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EA89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7A74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99F5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33DACAFB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520D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921B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EFB8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4AE5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1AF0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79F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4F2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B1F9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9072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44E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BA8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8BA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BEC7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C766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795C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9C2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5F6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17EC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86F4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0F2D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13E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112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830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</w:tr>
      <w:tr w:rsidR="00F078A0" w:rsidRPr="00F078A0" w14:paraId="33451816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9BE5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83AE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81FA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3604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13B2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9D0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F655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0827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F03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E63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9860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21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6C4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3D21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F897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923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12B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F81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D06F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00AF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08CA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0B8F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57EF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3C4D2B0F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9C09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EF87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FA8C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9C9C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DE28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3B9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F560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3823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2D2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5C6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8AB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CE6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80A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EC78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F39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8DA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4FB5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F60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DC0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8096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E662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0B7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BA7B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</w:tr>
      <w:tr w:rsidR="00F078A0" w:rsidRPr="00F078A0" w14:paraId="300CDAFE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BEA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4159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C09C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F262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7755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70C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8CBF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5CEE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07C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83C0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3E2B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D37D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4C1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85A4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CFFB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AA46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137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8BCD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19FA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6CD2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BBF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DE32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02DE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665C6A3C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A1C5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DF5D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C466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40A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DDD5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260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76F0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C783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C2FF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9F99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9105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598F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981F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928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249C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4F1E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0A42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1ED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7563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2EDE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D3E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D427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C4F5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  <w:tr w:rsidR="00F078A0" w:rsidRPr="00F078A0" w14:paraId="79CB7912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64717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1AAC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E0CE1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F0B4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70116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8BD9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6E188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FF41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3328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97992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DAA61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217F3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194A4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443B1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C00B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D4C6D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C4BA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FAFB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7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15F6F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F838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65F5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94500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CF7BC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</w:tr>
      <w:tr w:rsidR="00F078A0" w:rsidRPr="00F078A0" w14:paraId="6353FE94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9F5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E044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6132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A457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8C9B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E59C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5FB6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AAAC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5B67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67D0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64D8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A114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5E91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D2EA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18E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69D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96CD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19CB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526A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25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F64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BE9F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BD4E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285A7159" w14:textId="2F00EFEC" w:rsidR="00AA0F77" w:rsidRDefault="009A0182" w:rsidP="00AA0F77">
      <w:r>
        <w:t>Method</w:t>
      </w:r>
      <w:r w:rsidR="00AA0F77">
        <w:t xml:space="preserve"> 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30BB274B" w14:textId="77777777" w:rsidR="00AA0F77" w:rsidRDefault="00AA0F77" w:rsidP="00CC104F">
      <w:pPr>
        <w:rPr>
          <w:b/>
        </w:rPr>
      </w:pPr>
    </w:p>
    <w:p w14:paraId="16DF386C" w14:textId="77777777" w:rsidR="00AA0F77" w:rsidRDefault="00AA0F77">
      <w:pPr>
        <w:rPr>
          <w:b/>
        </w:rPr>
      </w:pPr>
      <w:r>
        <w:rPr>
          <w:b/>
        </w:rPr>
        <w:br w:type="page"/>
      </w:r>
    </w:p>
    <w:p w14:paraId="0C84485A" w14:textId="77777777" w:rsidR="00CC104F" w:rsidRPr="00CC104F" w:rsidRDefault="00CC104F" w:rsidP="00CC104F">
      <w:r w:rsidRPr="00CC104F">
        <w:rPr>
          <w:b/>
        </w:rPr>
        <w:lastRenderedPageBreak/>
        <w:t>Table S2</w:t>
      </w:r>
      <w:r w:rsidR="00F312EE">
        <w:rPr>
          <w:b/>
        </w:rPr>
        <w:t>(i)</w:t>
      </w:r>
      <w:r>
        <w:rPr>
          <w:b/>
        </w:rPr>
        <w:t>.</w:t>
      </w:r>
      <w:r>
        <w:t xml:space="preserve"> Coherence HF </w:t>
      </w:r>
      <w:r w:rsidR="007A64EE">
        <w:t>results</w:t>
      </w:r>
      <w:r>
        <w:t xml:space="preserve"> per method.</w:t>
      </w:r>
    </w:p>
    <w:tbl>
      <w:tblPr>
        <w:tblW w:w="12805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663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7EEE20BC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8524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84BE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3960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0947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B887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F402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C185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EA018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06E1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B689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8C166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03DA5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9C9B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5FF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6FCFD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45EBC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330A2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D84A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5DCC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43C74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FE66A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733C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D0E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69FE5C5D" w14:textId="77777777" w:rsidTr="00F00A97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CA2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6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B002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2CAC3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983F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6E8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40130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742F2C4C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2A490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Coherence HF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08B4E" w14:textId="77777777" w:rsidR="00F078A0" w:rsidRPr="00CC104F" w:rsidRDefault="009A0182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2CE92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FA6C3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175AE5" w14:textId="77777777" w:rsidR="00F078A0" w:rsidRPr="00CC104F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06CAE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A2ACE1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CEE69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71FBAF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D1631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D2F5D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05350A2D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35A1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50A23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2C75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354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4576A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A36D3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63B22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5235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98057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0</w:t>
            </w:r>
            <w:r w:rsidR="00485EE7"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CC104F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D4F3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C10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1C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A6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2372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A2CC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5B4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1228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21B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7EB0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14AC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FAF0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B8D6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D19D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</w:tr>
      <w:tr w:rsidR="00F078A0" w:rsidRPr="00F078A0" w14:paraId="2D31E842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4153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FF4D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1C07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16A9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5F0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51A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414A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A10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629A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8BAA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D10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49FC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339B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ADF5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6611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6DB4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610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22E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4E9F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0476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F12E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415E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8585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0817A8E8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8001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97E6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FB6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1910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5093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56C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E06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1F69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EBB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6F5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2CFD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D56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E32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763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F31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915E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A8F1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F6FF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6588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FF78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8F6B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E05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4471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</w:tr>
      <w:tr w:rsidR="00F078A0" w:rsidRPr="00F078A0" w14:paraId="7D7BE404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774D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95A0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FB22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28CC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FD63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98B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36B8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051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10F3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2003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FC14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7C06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EF6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6D7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1BC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BB28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D933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6074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1847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64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946F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3511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A820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</w:tr>
      <w:tr w:rsidR="00F078A0" w:rsidRPr="00F078A0" w14:paraId="1DD5260A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6FC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7142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229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4CF7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74B6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4024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884E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EAE3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4A5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9E2D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F456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5E28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F64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9276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9EAF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70C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2C18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652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75F1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709E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3F75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50B0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47D3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</w:tr>
      <w:tr w:rsidR="00F078A0" w:rsidRPr="00F078A0" w14:paraId="262DBF36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0CC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Wavelets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4CCA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C9EC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500C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B82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351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FC1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A5FB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697D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CF5D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F286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E746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3691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40FB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CCB2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B97C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6EA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2FF5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97E5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FFCF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835C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4911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E682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</w:tr>
      <w:tr w:rsidR="00F078A0" w:rsidRPr="00F078A0" w14:paraId="05E1DE5D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D52C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EA10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242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B656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D34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B112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CA80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7FA1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2893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5FD2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DD82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A03D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42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0782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064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9B6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399A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B8B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7AE9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2B8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6269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595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C9A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</w:tr>
      <w:tr w:rsidR="00F078A0" w:rsidRPr="00F078A0" w14:paraId="25C3F0A1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C441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D09EF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FF0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E63E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C06F0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2F3A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994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114F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F0FE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2745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578B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4887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95B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47E6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304B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00F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7538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B702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A756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736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21C2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DA2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04E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</w:tr>
      <w:tr w:rsidR="00F078A0" w:rsidRPr="00F078A0" w14:paraId="58AF0212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31AB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5C516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6C39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98512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2AC8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1783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E55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4E7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27B7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708E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C5D4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655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EB6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4CED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01B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A686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36D5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7D9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0CAE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5A63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383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48FD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05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</w:tr>
      <w:tr w:rsidR="00F078A0" w:rsidRPr="00F078A0" w14:paraId="78C5DDA5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F414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51B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34B7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315B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495C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9EC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F39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110A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8649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85FE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19C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DC09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2E7E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8655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5FD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DC5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FC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1BBC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DC52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1D07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813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5952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8594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</w:tr>
      <w:tr w:rsidR="00F078A0" w:rsidRPr="00F078A0" w14:paraId="350FCA4E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4EF83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5612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3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3D67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6881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FA86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D682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101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BA0B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74A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256D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AD2C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A6C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F30F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6DD5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D38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E02C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E46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437E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0D6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E7B4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C1AB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136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856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</w:tr>
      <w:tr w:rsidR="00F078A0" w:rsidRPr="00F078A0" w14:paraId="4A45A8FA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0DBC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TFA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BC85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4,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919F2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93641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72FCA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26A2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BF46D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0C81F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E1AF0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03728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DBBF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302C6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23233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0A9B4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3847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CA11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2CD87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79BA8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8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F5B0B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888CD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8F9DF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AD189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94B08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4</w:t>
            </w:r>
          </w:p>
        </w:tc>
      </w:tr>
      <w:tr w:rsidR="00F078A0" w:rsidRPr="00F078A0" w14:paraId="3F6F38E8" w14:textId="77777777" w:rsidTr="00F00A97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488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C18E0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002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9832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A393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244D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856C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60C9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E308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8C14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7B8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203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2E77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CC9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798D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E9EC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F41F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95F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15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DF77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C5AA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F06F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4E0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28E6ED21" w14:textId="5200EB07" w:rsidR="00AA0F77" w:rsidRDefault="009A0182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3E23E474" w14:textId="77777777" w:rsidR="00666543" w:rsidRDefault="00666543"/>
    <w:p w14:paraId="02000B57" w14:textId="77777777" w:rsidR="00AA0F77" w:rsidRDefault="00AA0F77">
      <w:pPr>
        <w:rPr>
          <w:b/>
        </w:rPr>
      </w:pPr>
      <w:r>
        <w:rPr>
          <w:b/>
        </w:rPr>
        <w:br w:type="page"/>
      </w:r>
    </w:p>
    <w:p w14:paraId="56BFA9DF" w14:textId="77777777" w:rsidR="00CC104F" w:rsidRPr="00CC104F" w:rsidRDefault="00CC104F" w:rsidP="00CC104F">
      <w:r w:rsidRPr="00CC104F">
        <w:rPr>
          <w:b/>
        </w:rPr>
        <w:lastRenderedPageBreak/>
        <w:t>Table S</w:t>
      </w:r>
      <w:r>
        <w:rPr>
          <w:b/>
        </w:rPr>
        <w:t>2</w:t>
      </w:r>
      <w:r w:rsidR="00F312EE">
        <w:rPr>
          <w:b/>
        </w:rPr>
        <w:t>(j)</w:t>
      </w:r>
      <w:r w:rsidR="00AA0F77">
        <w:rPr>
          <w:b/>
        </w:rPr>
        <w:t>.</w:t>
      </w:r>
      <w:r>
        <w:t xml:space="preserve"> ARI</w:t>
      </w:r>
      <w:r w:rsidR="00AA0F77">
        <w:t>-like</w:t>
      </w:r>
      <w:r>
        <w:t xml:space="preserve"> </w:t>
      </w:r>
      <w:r w:rsidR="007A64EE">
        <w:t>results</w:t>
      </w:r>
      <w:r>
        <w:t xml:space="preserve"> per method.</w:t>
      </w:r>
    </w:p>
    <w:tbl>
      <w:tblPr>
        <w:tblW w:w="13306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1101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2A2BF707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4C2BB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F4DF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DA709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DDC9D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2C6E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570B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62E1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3142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9EACD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175E5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4873E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52014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6ED6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50433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EE720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5A538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3315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46906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CE17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82A0F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27C41" w14:textId="77777777" w:rsidR="00F078A0" w:rsidRPr="00CC104F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5BEB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2BBD0" w14:textId="77777777" w:rsidR="00F078A0" w:rsidRPr="00CC104F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559BA72A" w14:textId="77777777" w:rsidTr="009A0182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08090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1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0F6EB" w14:textId="77777777" w:rsidR="00F078A0" w:rsidRPr="00CC104F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CC104F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D70B6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9B9B5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60216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ADBB5" w14:textId="77777777" w:rsidR="00F078A0" w:rsidRPr="00AA0F77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25607B8B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68CC20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ARI</w:t>
            </w:r>
          </w:p>
        </w:tc>
        <w:tc>
          <w:tcPr>
            <w:tcW w:w="11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6BC79D" w14:textId="77777777" w:rsidR="00F078A0" w:rsidRPr="00AA0F77" w:rsidRDefault="009A0182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D5794B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9B395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F3C28E" w14:textId="77777777" w:rsidR="00F078A0" w:rsidRPr="00AA0F77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B966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45DEEF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8657C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E26F26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CEAFF7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41622F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55602EC2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04E81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ARI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05785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1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A6D0B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4199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F5523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1EF49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</w:t>
            </w:r>
            <w:r w:rsidR="00485EE7"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5BFF9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2A859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</w:t>
            </w:r>
            <w:r w:rsidR="00485EE7"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11F97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</w:t>
            </w:r>
            <w:r w:rsidR="00485EE7"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6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5EC13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E82D3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1</w:t>
            </w:r>
            <w:r w:rsidR="00485EE7"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D9E0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</w:t>
            </w:r>
            <w:r w:rsidR="00485EE7"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.</w:t>
            </w: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5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4A0C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7CB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CA0B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E0DD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5623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4EC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D4BB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F46D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E3E6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2FD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121F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8</w:t>
            </w:r>
          </w:p>
        </w:tc>
      </w:tr>
      <w:tr w:rsidR="00F078A0" w:rsidRPr="00F078A0" w14:paraId="04EBC272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EAD41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I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97C3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F2F83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E6CC9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03DB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DE5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D48B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B1BD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3FD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4BA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83F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E1C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38EE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F043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0D3C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A069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B7B4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5A02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E8D1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8057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C38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70FD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6AA9B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</w:tr>
      <w:tr w:rsidR="00F078A0" w:rsidRPr="00F078A0" w14:paraId="43B84AF0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F437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MA-ARI/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CF578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1B50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A2BA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A61C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695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3D1E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82D3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C37F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C623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09D2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3AA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C0AF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4C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0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8C74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2AA3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9DB1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822D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E094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651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D7A2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3BB0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AD05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</w:tr>
      <w:tr w:rsidR="00F078A0" w:rsidRPr="00F078A0" w14:paraId="6BB3A0C6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FBA3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MA-ARI/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7D8CD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,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4FDDF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C4635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E0BD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8ED8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C42C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9DE9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706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2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E94B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CBE4D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D46D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2BEA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8063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47DF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803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F9D4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0D56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8986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A9CA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87D3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8C349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87740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</w:tr>
      <w:tr w:rsidR="00F078A0" w:rsidRPr="00F078A0" w14:paraId="013A0A05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BB38E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MA-ARI/ARX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4308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,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6214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86FA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003A1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8068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A7C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59B9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150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A1B24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00D3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E335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1405F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F475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A63D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3116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F92C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FD96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3155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8749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D1E6B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9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4C1B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96BD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8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</w:tr>
      <w:tr w:rsidR="00F078A0" w:rsidRPr="00F078A0" w14:paraId="3D453C73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F142B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R-filter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91DC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1,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97AE7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CC72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1BD9D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3EAEE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7D76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1E46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4456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1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6896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3301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8576A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E69C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F1A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F5EE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1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3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85F1E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5D94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CD79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7F6E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6D79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9FBD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-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E8F1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489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2</w:t>
            </w:r>
          </w:p>
        </w:tc>
      </w:tr>
      <w:tr w:rsidR="00F078A0" w:rsidRPr="00F078A0" w14:paraId="496788C4" w14:textId="77777777" w:rsidTr="009A0182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CCF09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ARI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0F5C2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2,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4EC30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9D6166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AE6F2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EC0B7C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814A6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0EEC7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915AE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9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5A38E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6951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D3828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426A33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F1107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1EC0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82B2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D090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2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104DC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59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484E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BD2A1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FC7196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6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9E59B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E398BE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7</w:t>
            </w:r>
          </w:p>
        </w:tc>
      </w:tr>
      <w:tr w:rsidR="00F078A0" w:rsidRPr="00F078A0" w14:paraId="7ACAFB62" w14:textId="77777777" w:rsidTr="009A0182">
        <w:trPr>
          <w:trHeight w:val="225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69595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52874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DD43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09CA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7E38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F23A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79A80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F22B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407B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908F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AC85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C518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08B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6ADB3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275A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98341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35C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9D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A333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C77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5990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AC33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060B7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</w:p>
        </w:tc>
      </w:tr>
    </w:tbl>
    <w:p w14:paraId="581AD391" w14:textId="08455186" w:rsidR="00AA0F77" w:rsidRDefault="009A0182" w:rsidP="00AA0F77">
      <w:r>
        <w:t xml:space="preserve">Method 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183340EA" w14:textId="77777777" w:rsidR="00AA0F77" w:rsidRDefault="00AA0F77"/>
    <w:p w14:paraId="014DFF51" w14:textId="77777777" w:rsidR="00AA0F77" w:rsidRDefault="00AA0F77" w:rsidP="00AA0F77">
      <w:pPr>
        <w:rPr>
          <w:b/>
        </w:rPr>
      </w:pPr>
    </w:p>
    <w:p w14:paraId="284883A5" w14:textId="77777777" w:rsidR="00AA0F77" w:rsidRPr="00CC104F" w:rsidRDefault="00AA0F77" w:rsidP="00AA0F77">
      <w:r w:rsidRPr="00CC104F">
        <w:rPr>
          <w:b/>
        </w:rPr>
        <w:t>Table S2</w:t>
      </w:r>
      <w:r w:rsidR="00F312EE">
        <w:rPr>
          <w:b/>
        </w:rPr>
        <w:t>(k)</w:t>
      </w:r>
      <w:r>
        <w:rPr>
          <w:b/>
        </w:rPr>
        <w:t>.</w:t>
      </w:r>
      <w:r>
        <w:t xml:space="preserve"> Correletion-like </w:t>
      </w:r>
      <w:r w:rsidR="007A64EE">
        <w:t>results</w:t>
      </w:r>
      <w:r>
        <w:t xml:space="preserve"> per method.</w:t>
      </w:r>
    </w:p>
    <w:tbl>
      <w:tblPr>
        <w:tblW w:w="12805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5"/>
        <w:gridCol w:w="663"/>
        <w:gridCol w:w="600"/>
        <w:gridCol w:w="600"/>
        <w:gridCol w:w="600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80"/>
        <w:gridCol w:w="220"/>
        <w:gridCol w:w="543"/>
        <w:gridCol w:w="621"/>
        <w:gridCol w:w="220"/>
        <w:gridCol w:w="620"/>
        <w:gridCol w:w="620"/>
        <w:gridCol w:w="220"/>
        <w:gridCol w:w="807"/>
      </w:tblGrid>
      <w:tr w:rsidR="00F078A0" w:rsidRPr="00F078A0" w14:paraId="4F65397C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F13C8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69F88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30B9F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AD0E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A0D7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F3F22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5E2D4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BB302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F4551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1C5A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3800F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B7B6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890C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E7996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3C72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AA9CB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0BC6B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92F63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BACA1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A50CA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A26FA" w14:textId="77777777" w:rsidR="00F078A0" w:rsidRPr="00AA0F7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63D9A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635A8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</w:p>
        </w:tc>
      </w:tr>
      <w:tr w:rsidR="00F078A0" w:rsidRPr="00F078A0" w14:paraId="7FCC09D4" w14:textId="77777777" w:rsidTr="00F00A97">
        <w:trPr>
          <w:trHeight w:val="225"/>
        </w:trPr>
        <w:tc>
          <w:tcPr>
            <w:tcW w:w="15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B2083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6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B32F5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 </w:t>
            </w:r>
          </w:p>
        </w:tc>
        <w:tc>
          <w:tcPr>
            <w:tcW w:w="1800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EB41A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nr of cases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0DC9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2886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7E4F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3108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36F91" w14:textId="77777777" w:rsidR="00F078A0" w:rsidRPr="00AA0F77" w:rsidRDefault="00991DD3" w:rsidP="00991DD3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S</w:t>
            </w:r>
          </w:p>
        </w:tc>
      </w:tr>
      <w:tr w:rsidR="00F078A0" w:rsidRPr="00F078A0" w14:paraId="6E904E33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A2097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Correlation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521962" w14:textId="77777777" w:rsidR="00F078A0" w:rsidRPr="00AA0F77" w:rsidRDefault="009A0182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Method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A4A7CE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6768E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BF1501" w14:textId="77777777" w:rsidR="00F078A0" w:rsidRPr="00AA0F77" w:rsidRDefault="00991DD3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S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95A506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E8B2F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269B21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443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19FBF5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  <w:tc>
          <w:tcPr>
            <w:tcW w:w="1461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3BDF8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1</w:t>
            </w:r>
          </w:p>
        </w:tc>
        <w:tc>
          <w:tcPr>
            <w:tcW w:w="1647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BB65F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eastAsia="nl-NL"/>
              </w:rPr>
              <w:t>T2</w:t>
            </w:r>
          </w:p>
        </w:tc>
      </w:tr>
      <w:tr w:rsidR="00F078A0" w:rsidRPr="00F078A0" w14:paraId="3D710998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4E5C0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eastAsia="nl-NL"/>
              </w:rPr>
              <w:t>Correlation coefficien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CDE5" w14:textId="77777777" w:rsidR="00F078A0" w:rsidRPr="00AA0F7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,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D872E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7EA5E" w14:textId="77777777" w:rsidR="00F078A0" w:rsidRPr="00AA0F7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</w:pPr>
            <w:r w:rsidRPr="00AA0F77">
              <w:rPr>
                <w:rFonts w:ascii="Calibri" w:eastAsia="Times New Roman" w:hAnsi="Calibri" w:cs="Times New Roman"/>
                <w:sz w:val="16"/>
                <w:szCs w:val="16"/>
                <w:lang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FF54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DF1A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BD5ED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ACB8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EB92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9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1251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8D82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9CA4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0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1EBE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4864F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9324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8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68B1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2E858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83C87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6E89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62274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4930F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36</w:t>
            </w:r>
          </w:p>
        </w:tc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A74E7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37C36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9</w:t>
            </w:r>
          </w:p>
        </w:tc>
      </w:tr>
      <w:tr w:rsidR="00F078A0" w:rsidRPr="00F078A0" w14:paraId="305D5C38" w14:textId="77777777" w:rsidTr="00F00A97">
        <w:trPr>
          <w:trHeight w:val="240"/>
        </w:trPr>
        <w:tc>
          <w:tcPr>
            <w:tcW w:w="15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89EE3A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Correlation coefficient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4F107" w14:textId="77777777" w:rsidR="00F078A0" w:rsidRPr="00F078A0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,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1F57BC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597FE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54DD2B" w14:textId="77777777" w:rsidR="00F078A0" w:rsidRPr="00F078A0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F078A0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B571B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7808C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6B4E4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A5F3D1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87A1D2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57C9BC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E2FFF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82C2A8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7280A5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BE1D13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5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6E214A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5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000759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26B7B9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631E9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99F772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B6DA22" w14:textId="77777777" w:rsidR="00F078A0" w:rsidRPr="00485EE7" w:rsidRDefault="00F078A0" w:rsidP="00F078A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47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B1ECB" w14:textId="77777777" w:rsidR="00F078A0" w:rsidRPr="00485EE7" w:rsidRDefault="00F078A0" w:rsidP="00F078A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±</w:t>
            </w:r>
          </w:p>
        </w:tc>
        <w:tc>
          <w:tcPr>
            <w:tcW w:w="8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3946CA" w14:textId="77777777" w:rsidR="00F078A0" w:rsidRPr="00485EE7" w:rsidRDefault="00F078A0" w:rsidP="00F078A0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</w:pP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0</w:t>
            </w:r>
            <w:r w:rsid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.</w:t>
            </w:r>
            <w:r w:rsidRPr="00485EE7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  <w:lang w:val="nl-NL" w:eastAsia="nl-NL"/>
              </w:rPr>
              <w:t>14</w:t>
            </w:r>
          </w:p>
        </w:tc>
      </w:tr>
    </w:tbl>
    <w:p w14:paraId="08A7A9F7" w14:textId="77777777" w:rsidR="00AA0F77" w:rsidRDefault="00AA0F77" w:rsidP="00AA0F77"/>
    <w:p w14:paraId="23300D86" w14:textId="66553D52" w:rsidR="00AA0F77" w:rsidRDefault="009A0182" w:rsidP="00AA0F77">
      <w:r>
        <w:t>Method</w:t>
      </w:r>
      <w:r w:rsidR="00AA0F77">
        <w:t xml:space="preserve">as listed in Table </w:t>
      </w:r>
      <w:r w:rsidR="00325367">
        <w:t>1</w:t>
      </w:r>
      <w:r w:rsidR="00AA0F77">
        <w:t>. Nr of cases: for left (L), right(R) and surrogate data (S). Data for repeated measurements (T1 and T2, mean ± SD)</w:t>
      </w:r>
    </w:p>
    <w:p w14:paraId="05838847" w14:textId="77777777" w:rsidR="00660D85" w:rsidRDefault="00660D85"/>
    <w:p w14:paraId="220FC0EB" w14:textId="77777777" w:rsidR="00937133" w:rsidRDefault="00937133" w:rsidP="00937133">
      <w:pPr>
        <w:spacing w:line="360" w:lineRule="auto"/>
      </w:pPr>
      <w:r w:rsidRPr="00937133">
        <w:rPr>
          <w:b/>
        </w:rPr>
        <w:t>Table S3</w:t>
      </w:r>
      <w:r w:rsidR="00F312EE">
        <w:rPr>
          <w:b/>
        </w:rPr>
        <w:t>(a)</w:t>
      </w:r>
      <w:r>
        <w:t>. Blan</w:t>
      </w:r>
      <w:r w:rsidR="001606DA">
        <w:t>d</w:t>
      </w:r>
      <w:r>
        <w:t xml:space="preserve"> Altman results for TFA-like methods.</w:t>
      </w:r>
    </w:p>
    <w:tbl>
      <w:tblPr>
        <w:tblpPr w:leftFromText="141" w:rightFromText="141" w:vertAnchor="page" w:horzAnchor="margin" w:tblpY="2629"/>
        <w:tblW w:w="1316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80"/>
        <w:gridCol w:w="1098"/>
        <w:gridCol w:w="1276"/>
        <w:gridCol w:w="567"/>
        <w:gridCol w:w="567"/>
        <w:gridCol w:w="657"/>
        <w:gridCol w:w="600"/>
        <w:gridCol w:w="600"/>
        <w:gridCol w:w="600"/>
        <w:gridCol w:w="600"/>
        <w:gridCol w:w="600"/>
        <w:gridCol w:w="600"/>
        <w:gridCol w:w="600"/>
        <w:gridCol w:w="600"/>
        <w:gridCol w:w="600"/>
        <w:gridCol w:w="600"/>
        <w:gridCol w:w="600"/>
        <w:gridCol w:w="600"/>
        <w:gridCol w:w="524"/>
      </w:tblGrid>
      <w:tr w:rsidR="00660D85" w:rsidRPr="00660D85" w14:paraId="4D9B1B32" w14:textId="77777777" w:rsidTr="001606DA">
        <w:trPr>
          <w:gridAfter w:val="1"/>
          <w:wAfter w:w="524" w:type="dxa"/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8C8E4" w14:textId="77777777" w:rsidR="00660D85" w:rsidRPr="00937133" w:rsidRDefault="00660D85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C4A5" w14:textId="77777777" w:rsidR="00660D85" w:rsidRPr="00937133" w:rsidRDefault="00660D85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7C468" w14:textId="77777777" w:rsidR="00660D85" w:rsidRPr="00937133" w:rsidRDefault="00660D85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7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6BB26" w14:textId="77777777" w:rsidR="00660D85" w:rsidRPr="00660D85" w:rsidRDefault="00660D85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nr of cases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73E7" w14:textId="77777777" w:rsidR="00660D85" w:rsidRPr="00660D85" w:rsidRDefault="0093713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INT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92941" w14:textId="77777777" w:rsidR="00660D85" w:rsidRPr="00660D85" w:rsidRDefault="0093713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bias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06F45" w14:textId="77777777" w:rsidR="00660D85" w:rsidRPr="00660D85" w:rsidRDefault="0093713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ULOA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5694" w14:textId="77777777" w:rsidR="00660D85" w:rsidRPr="00660D85" w:rsidRDefault="0093713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57588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LOA</w:t>
            </w:r>
            <w:r w:rsidR="00660D85" w:rsidRPr="0057588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 xml:space="preserve"> limit</w:t>
            </w:r>
          </w:p>
        </w:tc>
      </w:tr>
      <w:tr w:rsidR="00666543" w:rsidRPr="00660D85" w14:paraId="2663AFE2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6F262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lastRenderedPageBreak/>
              <w:t>TFA-like</w:t>
            </w:r>
          </w:p>
        </w:tc>
        <w:tc>
          <w:tcPr>
            <w:tcW w:w="109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188476" w14:textId="77777777" w:rsidR="00666543" w:rsidRPr="00660D85" w:rsidRDefault="001606DA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Method</w:t>
            </w:r>
          </w:p>
        </w:tc>
        <w:tc>
          <w:tcPr>
            <w:tcW w:w="127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</w:tcPr>
          <w:p w14:paraId="009E5CD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Variable</w:t>
            </w:r>
          </w:p>
        </w:tc>
        <w:tc>
          <w:tcPr>
            <w:tcW w:w="56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5D546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B4C7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5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30F86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B731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008AA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513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D504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0DB7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34EA0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02189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76CF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1259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ED933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36928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A1340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2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5657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</w:p>
        </w:tc>
      </w:tr>
      <w:tr w:rsidR="00D248DB" w:rsidRPr="00660D85" w14:paraId="3FEDEF8C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5F440C" w14:textId="77777777" w:rsidR="00D248DB" w:rsidRPr="00D248DB" w:rsidRDefault="008C6494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TFA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25D1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B432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27A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A0E8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B46B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1B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54CF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77C5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B290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17C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FC7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1196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870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1D0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B50C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6F9F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AB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524" w:type="dxa"/>
            <w:vAlign w:val="bottom"/>
            <w:hideMark/>
          </w:tcPr>
          <w:p w14:paraId="55BC9D5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82372FF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A3E1" w14:textId="77777777" w:rsidR="00D248DB" w:rsidRPr="00D248DB" w:rsidRDefault="00D248DB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AB64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046F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05F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6551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B355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AFAB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2093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853A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05B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C011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2E2F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9F12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438D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525E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C300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AD1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6E53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524" w:type="dxa"/>
            <w:vAlign w:val="bottom"/>
            <w:hideMark/>
          </w:tcPr>
          <w:p w14:paraId="2F14483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FF4FC88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F802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3724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735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CC3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40E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7171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CEB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BF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5575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4D3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0FB1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CFCF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078C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5375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9CDE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D6FC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58F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1EBD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524" w:type="dxa"/>
            <w:vAlign w:val="bottom"/>
            <w:hideMark/>
          </w:tcPr>
          <w:p w14:paraId="54B2871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B7A868D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8C75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36D6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EA3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A80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298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FCB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AA9B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D21A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1C80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3C11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41F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1B9C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1ACC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E9E8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25B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6B4F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9547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9AF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9</w:t>
            </w:r>
          </w:p>
        </w:tc>
        <w:tc>
          <w:tcPr>
            <w:tcW w:w="524" w:type="dxa"/>
            <w:vAlign w:val="bottom"/>
            <w:hideMark/>
          </w:tcPr>
          <w:p w14:paraId="03F00EF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4D9168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895E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ABD9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8366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CD50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664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550C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8634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50F6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CB3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DE7C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D0D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5217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D06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6FB7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A097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97F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6B1B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075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24" w:type="dxa"/>
            <w:vAlign w:val="bottom"/>
            <w:hideMark/>
          </w:tcPr>
          <w:p w14:paraId="4282F40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22BFCF5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F17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B0D5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C5AB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EA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C4C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5CC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8EB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515F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B78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3C8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78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636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6E2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2065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B49C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F92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A518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6D9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24" w:type="dxa"/>
            <w:vAlign w:val="bottom"/>
            <w:hideMark/>
          </w:tcPr>
          <w:p w14:paraId="78F034F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014130F6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4232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4D14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D694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CDC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16E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3D1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0665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1F0A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A8F4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7C21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D5BF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353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F8B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AEB0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84A4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68FF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DA81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7088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24" w:type="dxa"/>
            <w:vAlign w:val="bottom"/>
            <w:hideMark/>
          </w:tcPr>
          <w:p w14:paraId="0C8FBC8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6F0419D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008A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822B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7BE8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661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8AEB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27A4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964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F23D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DBE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068D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22B2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B8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452F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FA44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DE37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C95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4326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26D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524" w:type="dxa"/>
            <w:vAlign w:val="bottom"/>
            <w:hideMark/>
          </w:tcPr>
          <w:p w14:paraId="1BF2A6A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4B369BC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201E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0851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D97D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71C0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A005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D043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ABA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171F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F2A4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62CE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47EF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B1A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517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D67D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CD7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B108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674E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F4B3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524" w:type="dxa"/>
            <w:vAlign w:val="bottom"/>
            <w:hideMark/>
          </w:tcPr>
          <w:p w14:paraId="15951E2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78D6EFA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C0C6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5246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2AB2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DF82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ADF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070C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2EF5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491C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A645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B1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EA8A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9BC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C77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22D9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BE2A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29BA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A029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38D5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524" w:type="dxa"/>
            <w:vAlign w:val="bottom"/>
            <w:hideMark/>
          </w:tcPr>
          <w:p w14:paraId="43E30F8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87B62C8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3C19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595A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A96B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582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047D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0421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36CE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5B4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9093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31EA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E1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2268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C136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14F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22F2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7986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F5C5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6988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24" w:type="dxa"/>
            <w:vAlign w:val="bottom"/>
            <w:hideMark/>
          </w:tcPr>
          <w:p w14:paraId="7D253BF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D8669ED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94E8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6498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00B5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40F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C77C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201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772B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97D7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697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CEFC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6F24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900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7D62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E611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A2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B43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51E7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780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524" w:type="dxa"/>
            <w:vAlign w:val="bottom"/>
            <w:hideMark/>
          </w:tcPr>
          <w:p w14:paraId="2313112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BBD1C05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71A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600B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6FE9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0EB9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B2E2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5E19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C0E6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1A09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AC7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2C25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D8C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1B3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BED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FCCA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B180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C97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96D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6B48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24" w:type="dxa"/>
            <w:vAlign w:val="bottom"/>
            <w:hideMark/>
          </w:tcPr>
          <w:p w14:paraId="66C9834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BAD94E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8C9A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BE8D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0B1F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8FE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B879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CBE9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946F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3E83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05D3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4317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B589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2339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2953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3BCB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BE5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335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ECCA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DB97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524" w:type="dxa"/>
            <w:vAlign w:val="bottom"/>
            <w:hideMark/>
          </w:tcPr>
          <w:p w14:paraId="52B02CA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03170AE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348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D397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984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5E1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AB6C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9D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9F9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7FB7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699B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4A02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0F6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5E90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998D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A68F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ACB2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FE90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AF62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101E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24" w:type="dxa"/>
            <w:vAlign w:val="bottom"/>
            <w:hideMark/>
          </w:tcPr>
          <w:p w14:paraId="42B2609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16EB64C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C908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1C2F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2615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D22F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442B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F40A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094B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6447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D591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43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714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78C6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2B89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F76C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CA3E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8DF8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65F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44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524" w:type="dxa"/>
            <w:vAlign w:val="bottom"/>
            <w:hideMark/>
          </w:tcPr>
          <w:p w14:paraId="5206296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DA5C1B1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45AB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5DB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11E4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2BAD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E9E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AEDB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DE15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B97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9C0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8835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3EB5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9163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339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D16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2F4E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AC46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E300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5AA1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24" w:type="dxa"/>
            <w:vAlign w:val="bottom"/>
            <w:hideMark/>
          </w:tcPr>
          <w:p w14:paraId="2ADA8ED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8382DC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6E0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CF9D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AD43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C846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0E46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7DE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6F18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BC60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684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2C5F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22BF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E61C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9D34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A34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ACA5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247F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EF9E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648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5</w:t>
            </w:r>
          </w:p>
        </w:tc>
        <w:tc>
          <w:tcPr>
            <w:tcW w:w="524" w:type="dxa"/>
            <w:vAlign w:val="bottom"/>
            <w:hideMark/>
          </w:tcPr>
          <w:p w14:paraId="582B827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DF650A2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FEC8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BF5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69E0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99DE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B909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5FFF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87E4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1D08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7C6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E38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1AF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051A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9E21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3659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5E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D65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E88B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EF45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24" w:type="dxa"/>
            <w:vAlign w:val="bottom"/>
            <w:hideMark/>
          </w:tcPr>
          <w:p w14:paraId="4AE0D27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70B30171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01BE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C8BC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BE12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8AEE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A3CF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29FC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8AEC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AF3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315B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5F3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F7B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7B30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CC5B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944E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5732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FE7E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053F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337A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524" w:type="dxa"/>
            <w:vAlign w:val="bottom"/>
            <w:hideMark/>
          </w:tcPr>
          <w:p w14:paraId="0689D4B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0B153454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416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85E3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2E8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EE74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A5AA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5127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FA0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E0C3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6C27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231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1738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AFEE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1C87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49AA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DEA8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C4D6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195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E793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524" w:type="dxa"/>
            <w:vAlign w:val="bottom"/>
            <w:hideMark/>
          </w:tcPr>
          <w:p w14:paraId="1AFD864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879AB57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288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0646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7FD4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CB2C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A32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8FCF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E1AC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605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B79E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14AF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6E09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02E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24C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E678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6491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9FB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586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2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B1C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4</w:t>
            </w:r>
          </w:p>
        </w:tc>
        <w:tc>
          <w:tcPr>
            <w:tcW w:w="524" w:type="dxa"/>
            <w:vAlign w:val="bottom"/>
            <w:hideMark/>
          </w:tcPr>
          <w:p w14:paraId="75FBD07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7B13B5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F0C5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9100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9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83BF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0B29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0387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3703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3F9C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1B89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3FB6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1A5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A464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6DB9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3533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BA47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15A6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4D32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4E3B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1DDC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24" w:type="dxa"/>
            <w:vAlign w:val="bottom"/>
            <w:hideMark/>
          </w:tcPr>
          <w:p w14:paraId="7A86928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0CE59908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D2AE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4AF2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9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0119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0481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B747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F398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543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E06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A7B7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0135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2118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7084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D03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50B6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3291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C137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F02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4E08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24" w:type="dxa"/>
            <w:vAlign w:val="bottom"/>
            <w:hideMark/>
          </w:tcPr>
          <w:p w14:paraId="12B6E11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5FF05A2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C766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878C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9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F7A0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9872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1F18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A6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7FE6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95E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F7D2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920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F59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1B5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9FF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74A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DAC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E311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E3B3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6A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24" w:type="dxa"/>
            <w:vAlign w:val="bottom"/>
            <w:hideMark/>
          </w:tcPr>
          <w:p w14:paraId="6B3E097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38918EA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7F03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6678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9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FB80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3F81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0E3B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BE1A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BBFA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3F4D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6BB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436C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5283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606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F80A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7FDA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9FDB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6B1A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AA75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2939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524" w:type="dxa"/>
            <w:vAlign w:val="bottom"/>
            <w:hideMark/>
          </w:tcPr>
          <w:p w14:paraId="7E65D42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012F3155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91C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DCDF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4F2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E839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C0B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D7D3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A1C3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97DB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99CF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8943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CB9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E3B3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1B0C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6897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B02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8DA6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F50E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04DB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524" w:type="dxa"/>
            <w:vAlign w:val="bottom"/>
            <w:hideMark/>
          </w:tcPr>
          <w:p w14:paraId="7C02597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EDBC5F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42A2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2BED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00FD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B8E9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B22B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0D0D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82D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4FAE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AA55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0B1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8269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D142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BA12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1D5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5ECB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728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373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41B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524" w:type="dxa"/>
            <w:vAlign w:val="bottom"/>
            <w:hideMark/>
          </w:tcPr>
          <w:p w14:paraId="21330F3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C7CEA05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565E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3F17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431B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E84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5E69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C879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BCB4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17D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52E9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8291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D754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A074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615B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D09E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50F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ACA3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DC28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CA7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524" w:type="dxa"/>
            <w:vAlign w:val="bottom"/>
            <w:hideMark/>
          </w:tcPr>
          <w:p w14:paraId="376C9AD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1CDACEB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A995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931B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4F92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7CF9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3E67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E35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FE0C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E29C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56CB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895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A93B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15EB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B9C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04B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BDD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EAF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727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B90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7</w:t>
            </w:r>
          </w:p>
        </w:tc>
        <w:tc>
          <w:tcPr>
            <w:tcW w:w="524" w:type="dxa"/>
            <w:vAlign w:val="bottom"/>
            <w:hideMark/>
          </w:tcPr>
          <w:p w14:paraId="39FD9F1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EFC1345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929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818F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126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5BC4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E45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C294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7BDA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30F4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EC4D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1DA4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F806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EBD0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575F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ADA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DD7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FDEE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7ED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062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524" w:type="dxa"/>
            <w:vAlign w:val="bottom"/>
            <w:hideMark/>
          </w:tcPr>
          <w:p w14:paraId="28AD64A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CD1145C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C106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E7DE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03CF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F9EE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EA1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0BE0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71EA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006A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BCC3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755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3D9B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3D0B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9EB4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38F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7CA4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6AF2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9291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AB96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524" w:type="dxa"/>
            <w:vAlign w:val="bottom"/>
            <w:hideMark/>
          </w:tcPr>
          <w:p w14:paraId="5507F1B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35FD366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6D23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0B5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5C4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3EEC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D149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C219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1D9A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B05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690B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B1B1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B345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4F36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CC6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17B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14C7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AAE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A63F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166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524" w:type="dxa"/>
            <w:vAlign w:val="bottom"/>
            <w:hideMark/>
          </w:tcPr>
          <w:p w14:paraId="7CFB650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215EEE4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D4B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5153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CB2E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9324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A6AC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FAC8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AE5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0AD1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38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3E5F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89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26E2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7FD7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3CCD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561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700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FD2B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2F72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524" w:type="dxa"/>
            <w:vAlign w:val="bottom"/>
            <w:hideMark/>
          </w:tcPr>
          <w:p w14:paraId="3480F3C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D689883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A7E7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35D3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349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C334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29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E6D8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D3AD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6758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6F9A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47E6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A74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8824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85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0C3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1494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D64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D1F1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E58C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524" w:type="dxa"/>
            <w:vAlign w:val="bottom"/>
            <w:hideMark/>
          </w:tcPr>
          <w:p w14:paraId="4B8160B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CE04E56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FA45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18EA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9804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B93D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45E3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FA1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0E67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148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E932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1033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5DF3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08F9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EC4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11CE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EB8F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A968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E69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B87A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524" w:type="dxa"/>
            <w:vAlign w:val="bottom"/>
            <w:hideMark/>
          </w:tcPr>
          <w:p w14:paraId="2EFF8D6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595CED5D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E94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6E67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3A5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031D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E5F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335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E1F1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C4E1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D795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3ED8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CD48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1E92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A5A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74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96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C110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6CB0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CB4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24" w:type="dxa"/>
            <w:vAlign w:val="bottom"/>
            <w:hideMark/>
          </w:tcPr>
          <w:p w14:paraId="33AEF0E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C94498A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AF70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2C2A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11EC2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5DF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A87B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59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433C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2498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AC44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8157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CF30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9AE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85D3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44F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EB70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09F1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553B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932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24" w:type="dxa"/>
            <w:vAlign w:val="bottom"/>
            <w:hideMark/>
          </w:tcPr>
          <w:p w14:paraId="51F1995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100E7C66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100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258D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86E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DCE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52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5E7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D03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75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9588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C23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552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683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836B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AA2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853D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4601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7A3D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5DD4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524" w:type="dxa"/>
            <w:vAlign w:val="bottom"/>
            <w:hideMark/>
          </w:tcPr>
          <w:p w14:paraId="1B57BD8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73D1AA1A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709C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FF8E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BAFC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F9D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50AB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A0B9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A8CC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74C4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5995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90AE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5224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FF0A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F223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1382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420A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4D95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2CD6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F9A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24" w:type="dxa"/>
            <w:vAlign w:val="bottom"/>
            <w:hideMark/>
          </w:tcPr>
          <w:p w14:paraId="018559C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2BACCFE6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78D3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2261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B29E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3409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180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F42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C393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AD44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EB2F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606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71B2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79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DE2C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0E86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136B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C45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6822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BCB7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524" w:type="dxa"/>
            <w:vAlign w:val="bottom"/>
            <w:hideMark/>
          </w:tcPr>
          <w:p w14:paraId="0D2A528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61D5A14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06FA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7AC30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57D7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AF16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BFF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32D4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D853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C693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C715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3F53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2E8B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694F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E85F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5A58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BF54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C5D7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B319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A5BF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0</w:t>
            </w:r>
          </w:p>
        </w:tc>
        <w:tc>
          <w:tcPr>
            <w:tcW w:w="524" w:type="dxa"/>
            <w:vAlign w:val="bottom"/>
            <w:hideMark/>
          </w:tcPr>
          <w:p w14:paraId="0A28464B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62C088BE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578E5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BDBE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4,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030B8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C9B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CB7F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A5EF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8FFB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70A3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FA7A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0E9C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4716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F19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63D0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0E3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025A2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A2D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475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256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24" w:type="dxa"/>
            <w:vAlign w:val="bottom"/>
            <w:hideMark/>
          </w:tcPr>
          <w:p w14:paraId="49FBFA5C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F202810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BB64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3A10D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4,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652A1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CBB5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BABB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7141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D8A6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642C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CB60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F9C9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7C86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F755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4D88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8C8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0528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A576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83F9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8C0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524" w:type="dxa"/>
            <w:vAlign w:val="bottom"/>
            <w:hideMark/>
          </w:tcPr>
          <w:p w14:paraId="6383B769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462B6D54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DBD63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550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4,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6EEFA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AAE1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53D7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4A06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B626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A8CA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24227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08C3D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D13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7B2C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51A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0D5E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9DA9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412E5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5C9F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0C17E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524" w:type="dxa"/>
            <w:vAlign w:val="bottom"/>
            <w:hideMark/>
          </w:tcPr>
          <w:p w14:paraId="4D1BFFA6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D248DB" w:rsidRPr="00660D85" w14:paraId="3E99E09F" w14:textId="77777777" w:rsidTr="001606DA">
        <w:trPr>
          <w:trHeight w:val="255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E0A2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9584F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4,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DA11E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AF49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6D00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8523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23E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954F9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D9830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4716F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07CE1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37723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E6AC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3582A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A3778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EC3C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742B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A5C34" w14:textId="77777777" w:rsidR="00D248DB" w:rsidRDefault="00D248DB" w:rsidP="008C6494">
            <w:pPr>
              <w:spacing w:after="0" w:line="240" w:lineRule="auto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-1</w:t>
            </w:r>
            <w:r w:rsidR="00F0413F">
              <w:rPr>
                <w:rFonts w:ascii="Calibri" w:hAnsi="Calibri"/>
                <w:color w:val="000000"/>
                <w:sz w:val="18"/>
                <w:szCs w:val="18"/>
              </w:rPr>
              <w:t>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524" w:type="dxa"/>
            <w:vAlign w:val="bottom"/>
            <w:hideMark/>
          </w:tcPr>
          <w:p w14:paraId="3B3014C7" w14:textId="77777777" w:rsidR="00D248DB" w:rsidRDefault="00D248DB" w:rsidP="008C6494">
            <w:pPr>
              <w:spacing w:after="0" w:line="240" w:lineRule="auto"/>
              <w:rPr>
                <w:rFonts w:ascii="Calibri" w:hAnsi="Calibri"/>
                <w:color w:val="000000"/>
              </w:rPr>
            </w:pPr>
          </w:p>
        </w:tc>
      </w:tr>
      <w:tr w:rsidR="008C6494" w:rsidRPr="00660D85" w14:paraId="66492B2A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B14CC" w14:textId="77777777" w:rsidR="008C6494" w:rsidRPr="00660D85" w:rsidRDefault="008C6494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99234" w14:textId="77777777" w:rsidR="008C6494" w:rsidRPr="00660D85" w:rsidRDefault="008C6494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AA24B" w14:textId="77777777" w:rsidR="008C6494" w:rsidRPr="00660D85" w:rsidRDefault="008C6494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0E314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422D9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9BB98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8B1D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BA9A9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86EDF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1682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66D97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71710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CBF84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C0AC9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6A713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446AA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7BB88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206BA" w14:textId="77777777" w:rsidR="008C6494" w:rsidRPr="00660D85" w:rsidRDefault="008C6494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24" w:type="dxa"/>
            <w:vAlign w:val="center"/>
            <w:hideMark/>
          </w:tcPr>
          <w:p w14:paraId="3D7901DC" w14:textId="77777777" w:rsidR="008C6494" w:rsidRPr="00660D85" w:rsidRDefault="008C6494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C113F4A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9C6B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Laguerre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9603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D73A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B8F2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0E80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201E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EC4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9E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89B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1E18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59F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D54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EFD3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44C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5220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721A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364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6DC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524" w:type="dxa"/>
            <w:vAlign w:val="center"/>
            <w:hideMark/>
          </w:tcPr>
          <w:p w14:paraId="256B9A75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96D659B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C9F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282B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C985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D2B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39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CD96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E713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AD2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D520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1B83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956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5090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8459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333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8BC8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64B7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A9A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38F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524" w:type="dxa"/>
            <w:vAlign w:val="center"/>
            <w:hideMark/>
          </w:tcPr>
          <w:p w14:paraId="4B279AE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5C705E5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FCA2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BABD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B1C6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CC2E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EA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E3E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73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556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F5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AC1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E84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ACC1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4CA6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68E4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D8CC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F0E6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86A5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4A5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524" w:type="dxa"/>
            <w:vAlign w:val="center"/>
            <w:hideMark/>
          </w:tcPr>
          <w:p w14:paraId="672E4983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4DFD5F7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A243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B4B5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5EC8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E9E3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F1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65D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492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63E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696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95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F23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0607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0FBE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CF54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AAB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3127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8CBC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E7BF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7</w:t>
            </w:r>
          </w:p>
        </w:tc>
        <w:tc>
          <w:tcPr>
            <w:tcW w:w="524" w:type="dxa"/>
            <w:vAlign w:val="center"/>
            <w:hideMark/>
          </w:tcPr>
          <w:p w14:paraId="74978BE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FD9E3E6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0610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77D4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E9D1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D0B9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36FD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62A8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94E7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3D62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E62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9E27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146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80B6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A435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5263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6B5E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D87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4543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012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524" w:type="dxa"/>
            <w:vAlign w:val="center"/>
            <w:hideMark/>
          </w:tcPr>
          <w:p w14:paraId="108A2C8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628BD1D4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A74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158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4A18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493F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CB3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E21D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5F15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74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82F7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167E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CF9C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79C8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D32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AC5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122D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3AC7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D0B5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8802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6</w:t>
            </w:r>
          </w:p>
        </w:tc>
        <w:tc>
          <w:tcPr>
            <w:tcW w:w="524" w:type="dxa"/>
            <w:vAlign w:val="center"/>
            <w:hideMark/>
          </w:tcPr>
          <w:p w14:paraId="3708AAC3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051E9833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DADC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147A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66B4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EFAB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5B3B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C873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107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E89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6FAF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5BCE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BC89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B6CA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3F8B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76B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313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F994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8A0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4DF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524" w:type="dxa"/>
            <w:vAlign w:val="center"/>
            <w:hideMark/>
          </w:tcPr>
          <w:p w14:paraId="44EAF75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331BA7C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91B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0650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1DE2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41F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3F83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74AF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4143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943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508D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0787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6A0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B2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CEF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2FD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973B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905F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212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02F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524" w:type="dxa"/>
            <w:vAlign w:val="center"/>
            <w:hideMark/>
          </w:tcPr>
          <w:p w14:paraId="4451DA55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79656F1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BE51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661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A60B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E3CA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AA90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2D51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EC7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0F57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5948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A3C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EDD3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A71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AB39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9001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A12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992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55A2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00E8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524" w:type="dxa"/>
            <w:vAlign w:val="center"/>
            <w:hideMark/>
          </w:tcPr>
          <w:p w14:paraId="4DE9A61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D385C50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21C1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B7AB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F7D5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82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0C69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07C3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9CAC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61A9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750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DCD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D98C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D99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9704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472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C13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B9D6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346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B19C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524" w:type="dxa"/>
            <w:vAlign w:val="center"/>
            <w:hideMark/>
          </w:tcPr>
          <w:p w14:paraId="3989240A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AFF5B8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A4A3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F1CE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5288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0B5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250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525B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3CFF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D25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0B7E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B6E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A132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ED4D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7B2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FA29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D4F4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80BA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3AE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A647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524" w:type="dxa"/>
            <w:vAlign w:val="center"/>
            <w:hideMark/>
          </w:tcPr>
          <w:p w14:paraId="70AD7F73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D715A4D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75AE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47D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F2F1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D73D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2090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1FA9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61AA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AAA8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BFC3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A72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1215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9CE6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0AC5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A52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BB1C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155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1857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A5DC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524" w:type="dxa"/>
            <w:vAlign w:val="center"/>
            <w:hideMark/>
          </w:tcPr>
          <w:p w14:paraId="5AAD826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3231A0D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2197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77E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81D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D829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8069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C07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22D5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2ED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446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FE9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8404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6942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D49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CE3A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5EF6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F3BA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1718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E2B4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524" w:type="dxa"/>
            <w:vAlign w:val="center"/>
            <w:hideMark/>
          </w:tcPr>
          <w:p w14:paraId="3A3F22B4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743E379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B233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2BB3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401D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79A6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40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93B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B2BE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132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2F8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ED77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CBCA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E5D5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749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529C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1AE2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32B1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812A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064A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524" w:type="dxa"/>
            <w:vAlign w:val="center"/>
            <w:hideMark/>
          </w:tcPr>
          <w:p w14:paraId="21D298FD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8B5C764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A7052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3F20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A4B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162C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6C1F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BBC3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0F05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FEE7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C87C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0AAE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8B4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EA02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289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863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72D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10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DFE4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18CE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524" w:type="dxa"/>
            <w:vAlign w:val="center"/>
            <w:hideMark/>
          </w:tcPr>
          <w:p w14:paraId="6B76D42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3B3B2E69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F1E7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0C4F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0729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83D9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032B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1E7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1E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710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1FE5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756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262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74A1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3439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467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03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5014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737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E42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524" w:type="dxa"/>
            <w:vAlign w:val="center"/>
            <w:hideMark/>
          </w:tcPr>
          <w:p w14:paraId="6D71A105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AB1F02E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033B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C7E1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F3D2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A15D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427E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AAF9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001D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251F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0576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644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8E32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F21B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E30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7D9C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B08C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B9C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0B8A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960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524" w:type="dxa"/>
            <w:vAlign w:val="center"/>
            <w:hideMark/>
          </w:tcPr>
          <w:p w14:paraId="35320336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6586F42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7EC1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88D2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C4C4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6958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3889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C620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85C9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B8D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201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57F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195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E20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21F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B75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2388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2F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F5F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04C1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7</w:t>
            </w:r>
          </w:p>
        </w:tc>
        <w:tc>
          <w:tcPr>
            <w:tcW w:w="524" w:type="dxa"/>
            <w:vAlign w:val="center"/>
            <w:hideMark/>
          </w:tcPr>
          <w:p w14:paraId="1103B58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96DEE0B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1280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A0B82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8481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1F68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BECB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5077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D2C8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273B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DF53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43E1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F5B7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4ACE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A47D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25A0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5438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11E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4A1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254A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524" w:type="dxa"/>
            <w:vAlign w:val="center"/>
            <w:hideMark/>
          </w:tcPr>
          <w:p w14:paraId="0D55A37F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DF39A9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1EA9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1B7D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844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13A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8EB0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E803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A32E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0594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D046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FC66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C351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E7A7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E0F4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C4ED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A3F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0C2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A18F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D9B4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524" w:type="dxa"/>
            <w:vAlign w:val="center"/>
            <w:hideMark/>
          </w:tcPr>
          <w:p w14:paraId="7AAB6FF9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2EBC3D4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8BD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8848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1612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8BF6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4BA8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47F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F82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A142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36C6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3E9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EBF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F252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0E8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35EE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D91C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F27E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BDA2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24A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524" w:type="dxa"/>
            <w:vAlign w:val="center"/>
            <w:hideMark/>
          </w:tcPr>
          <w:p w14:paraId="6E04A2F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68BA480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4728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A9E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291A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9D7F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E9F4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064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A73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AB4C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52C0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7C3B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B36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2730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4493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A4D4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365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5D44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D293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0E2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524" w:type="dxa"/>
            <w:vAlign w:val="center"/>
            <w:hideMark/>
          </w:tcPr>
          <w:p w14:paraId="2BC1D81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EBCF98F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29A8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F8A62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C9AF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7C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595A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B073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0201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B25A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FA28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BC7D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FAF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5B9A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F0A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59E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71CD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AD5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CB86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A941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0</w:t>
            </w:r>
          </w:p>
        </w:tc>
        <w:tc>
          <w:tcPr>
            <w:tcW w:w="524" w:type="dxa"/>
            <w:vAlign w:val="center"/>
            <w:hideMark/>
          </w:tcPr>
          <w:p w14:paraId="06B02661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ED5ABD7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9DC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7589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AAB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9079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56AD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0E0C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AD80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E59C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84F2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C69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B67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BE31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3ACA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2ED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8381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AE6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8F8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C07A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9</w:t>
            </w:r>
          </w:p>
        </w:tc>
        <w:tc>
          <w:tcPr>
            <w:tcW w:w="524" w:type="dxa"/>
            <w:vAlign w:val="center"/>
            <w:hideMark/>
          </w:tcPr>
          <w:p w14:paraId="39AEB80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E816DAC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E611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0D29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B5C5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1867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134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8B89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F99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DB54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0063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B1FE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DC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B1C1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1222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8FC4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3FBA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9FBC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DC1E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4EA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24" w:type="dxa"/>
            <w:vAlign w:val="center"/>
            <w:hideMark/>
          </w:tcPr>
          <w:p w14:paraId="276F93AF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073C7244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95C2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Wavelet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19AA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82D3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h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E0A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972C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561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B9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D463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AC76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183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1A80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8A1B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FA1C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EE62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128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48CB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708D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B216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524" w:type="dxa"/>
            <w:vAlign w:val="center"/>
            <w:hideMark/>
          </w:tcPr>
          <w:p w14:paraId="16CE666F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0E4F97A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8483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616B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2CDB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h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BA24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D56B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54C1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476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BBC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51D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4316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7717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9B00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32B2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A4D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90C2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450D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410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FCE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524" w:type="dxa"/>
            <w:vAlign w:val="center"/>
            <w:hideMark/>
          </w:tcPr>
          <w:p w14:paraId="3D708682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35151EB2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3856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1903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678F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h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BF7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CD3B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112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36A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E23F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7AF3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90E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D39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3FAC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8E7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998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6534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6505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6041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8777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524" w:type="dxa"/>
            <w:vAlign w:val="center"/>
            <w:hideMark/>
          </w:tcPr>
          <w:p w14:paraId="49CC1381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53E8919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5C8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61E1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CE07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B66E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8996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279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C4FB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9D62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9470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6752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B64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49CB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D5F7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5290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03F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87EA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EE2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B4D9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524" w:type="dxa"/>
            <w:vAlign w:val="center"/>
            <w:hideMark/>
          </w:tcPr>
          <w:p w14:paraId="28ECF34D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13EE315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E396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E176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167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BE5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B10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50D7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89C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D2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1AFC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24F3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5177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1219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197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3C4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B58C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43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B84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84B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24" w:type="dxa"/>
            <w:vAlign w:val="center"/>
            <w:hideMark/>
          </w:tcPr>
          <w:p w14:paraId="0E258A7F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433C82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A784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4A82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4169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4908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537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0680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2A03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849A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D40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078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56E1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DED1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E0E4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7BCF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87E5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45F3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5D26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61C0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524" w:type="dxa"/>
            <w:vAlign w:val="center"/>
            <w:hideMark/>
          </w:tcPr>
          <w:p w14:paraId="74BD10A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033F98D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26E1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2DB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8D2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483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80F3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CCBC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29BD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34F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A18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587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B494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FCA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502F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F853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64D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4014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27F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AD9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524" w:type="dxa"/>
            <w:vAlign w:val="center"/>
            <w:hideMark/>
          </w:tcPr>
          <w:p w14:paraId="28AB56F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9FC96A7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97C6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322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997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B7D3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0758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E39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CAAA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05F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C9B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E03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6B53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2AB7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9B05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F53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8D0C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F76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A77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13D1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9</w:t>
            </w:r>
          </w:p>
        </w:tc>
        <w:tc>
          <w:tcPr>
            <w:tcW w:w="524" w:type="dxa"/>
            <w:vAlign w:val="center"/>
            <w:hideMark/>
          </w:tcPr>
          <w:p w14:paraId="26529A7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DD588C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732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BCF3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8E4E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2DBD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CA9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16DC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C700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2EAD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78D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2E4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EA3D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F440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3FE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A359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6D64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7DF6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2C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E0DE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524" w:type="dxa"/>
            <w:vAlign w:val="center"/>
            <w:hideMark/>
          </w:tcPr>
          <w:p w14:paraId="28793AE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474348D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4AD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8F9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E69C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E44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18F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75A2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B90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6C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A663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06C5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8A1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F83F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5B76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8BD4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6F9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827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3F92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B2D6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</w:p>
        </w:tc>
        <w:tc>
          <w:tcPr>
            <w:tcW w:w="524" w:type="dxa"/>
            <w:vAlign w:val="center"/>
            <w:hideMark/>
          </w:tcPr>
          <w:p w14:paraId="0279C481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2B348A1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0B4B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3A8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448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A10C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2B58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AD2F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C0C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4ABE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BD8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E39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042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819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8E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954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8616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E313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3FC8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B9B3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524" w:type="dxa"/>
            <w:vAlign w:val="center"/>
            <w:hideMark/>
          </w:tcPr>
          <w:p w14:paraId="1D8D599B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6982CC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6209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DA52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6015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E52B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8879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71D9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6693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E60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5F31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B5BF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4362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2FC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C261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DDB5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40E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6FD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8D45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662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524" w:type="dxa"/>
            <w:vAlign w:val="center"/>
            <w:hideMark/>
          </w:tcPr>
          <w:p w14:paraId="1E49F712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654FF304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AB3D2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15DD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A308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3F3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07E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F59E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82BA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FD63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93A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D37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4C3B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613C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0DB1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28EA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7494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1F91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D9C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4BB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24" w:type="dxa"/>
            <w:vAlign w:val="center"/>
            <w:hideMark/>
          </w:tcPr>
          <w:p w14:paraId="68F049E6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0174525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AC0F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IR-filte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9756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010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6591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572C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0C31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9F75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1B8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DD9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7BD6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9768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5D52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F934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27F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5184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085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8E90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1813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524" w:type="dxa"/>
            <w:vAlign w:val="center"/>
            <w:hideMark/>
          </w:tcPr>
          <w:p w14:paraId="0045C806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ACBA6C9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445B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26C1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8847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B82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89CF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7F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108C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D80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DF8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0B6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687F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B20E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997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DFF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77A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5D9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4F1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4C1C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524" w:type="dxa"/>
            <w:vAlign w:val="center"/>
            <w:hideMark/>
          </w:tcPr>
          <w:p w14:paraId="44E9DCE2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49511A2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A614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3E9F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9F0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B157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3A59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360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FAA4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3537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5932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B55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38AA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B4E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0CE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CF83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B46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C168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9FC4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046E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524" w:type="dxa"/>
            <w:vAlign w:val="center"/>
            <w:hideMark/>
          </w:tcPr>
          <w:p w14:paraId="6D6DB3BB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036A0005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241B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F65A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0B5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E7B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4380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676B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5A60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EFDF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2832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EBB3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05E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EBAD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1ADA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FD5A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551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B4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5376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A629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1</w:t>
            </w:r>
          </w:p>
        </w:tc>
        <w:tc>
          <w:tcPr>
            <w:tcW w:w="524" w:type="dxa"/>
            <w:vAlign w:val="center"/>
            <w:hideMark/>
          </w:tcPr>
          <w:p w14:paraId="53446F2D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002897E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F7E2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7A32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B6BE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81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E986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AAAE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A110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C994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1212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49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AE6B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259F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338B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4B83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B71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EF63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FA7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CA62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7</w:t>
            </w:r>
          </w:p>
        </w:tc>
        <w:tc>
          <w:tcPr>
            <w:tcW w:w="524" w:type="dxa"/>
            <w:vAlign w:val="center"/>
            <w:hideMark/>
          </w:tcPr>
          <w:p w14:paraId="1A1E1B1B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D66DFEB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1607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EB03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9FE0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3FFA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4909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B337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325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B654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907E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0B16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1EA9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1BBF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39D3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1FA5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E263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C57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FBE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94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524" w:type="dxa"/>
            <w:vAlign w:val="center"/>
            <w:hideMark/>
          </w:tcPr>
          <w:p w14:paraId="221F7F64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8D4FFDA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03E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897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51D1C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A847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8225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A596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43FD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23E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B3A5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9A44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0D42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775C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CB6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D31F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28F9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BA3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35A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D77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6</w:t>
            </w:r>
          </w:p>
        </w:tc>
        <w:tc>
          <w:tcPr>
            <w:tcW w:w="524" w:type="dxa"/>
            <w:vAlign w:val="center"/>
            <w:hideMark/>
          </w:tcPr>
          <w:p w14:paraId="44C3710E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39EC902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818E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00D1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2130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0C2D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EAC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D63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3A1E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CAC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A16C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94AE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C567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EE4E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171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8485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B4BC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F0E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49F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1E2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24" w:type="dxa"/>
            <w:vAlign w:val="center"/>
            <w:hideMark/>
          </w:tcPr>
          <w:p w14:paraId="246C8E6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4DD77F8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48E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X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388D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50EB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2A3A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0C5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F722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BD28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88F5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A2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7859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C593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702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8DC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7905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89D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E51A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EF0D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9860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524" w:type="dxa"/>
            <w:vAlign w:val="center"/>
            <w:hideMark/>
          </w:tcPr>
          <w:p w14:paraId="72377702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8E36BA0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042D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0A1C5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AEBD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678D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5980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5536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659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38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AE3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5801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00C2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03D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2E8A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33FA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CE6D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C0E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9FA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BCBC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524" w:type="dxa"/>
            <w:vAlign w:val="center"/>
            <w:hideMark/>
          </w:tcPr>
          <w:p w14:paraId="26C5448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796F06A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4BEE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B8AF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FF02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D56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A2F6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A448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410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2FBC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0CD7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2A7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5081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389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F1A7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62F3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DA2A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696F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9A26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E14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524" w:type="dxa"/>
            <w:vAlign w:val="center"/>
            <w:hideMark/>
          </w:tcPr>
          <w:p w14:paraId="2C8724AE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9A8900F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FE1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E255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BDBD8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DA18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348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BE40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6F1F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CCD3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9C44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C611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676A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25B0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15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D447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7734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F190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0FDE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B2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524" w:type="dxa"/>
            <w:vAlign w:val="center"/>
            <w:hideMark/>
          </w:tcPr>
          <w:p w14:paraId="23D5519C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B8CE210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B66B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151F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1C9B2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732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6F9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E3C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FCB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F2FF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0AF5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3597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B572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A2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05D8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0BB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038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A5E0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5584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942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524" w:type="dxa"/>
            <w:vAlign w:val="center"/>
            <w:hideMark/>
          </w:tcPr>
          <w:p w14:paraId="69CC3EAA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1B281169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965A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D18A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76A8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D94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F4C1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669A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F924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B24C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AE1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0F4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236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0501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C780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5E5A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7609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05B4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A095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5D72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9</w:t>
            </w:r>
          </w:p>
        </w:tc>
        <w:tc>
          <w:tcPr>
            <w:tcW w:w="524" w:type="dxa"/>
            <w:vAlign w:val="center"/>
            <w:hideMark/>
          </w:tcPr>
          <w:p w14:paraId="05CCC180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6BC3EAD7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0AEA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A1244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9871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3E3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94F5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04D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8405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A24D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81D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961D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A255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ED4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3D2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70F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58A9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3C1A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914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DDE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524" w:type="dxa"/>
            <w:vAlign w:val="center"/>
            <w:hideMark/>
          </w:tcPr>
          <w:p w14:paraId="21BD070B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33E5C2F3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1CA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86DAA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3BB1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C70B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DF34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AC4D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EC2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5C7B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C935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E8B1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9BFB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C1C8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F537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1CFB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9ED3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DC24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3D8B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DCF0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524" w:type="dxa"/>
            <w:vAlign w:val="center"/>
            <w:hideMark/>
          </w:tcPr>
          <w:p w14:paraId="730C249E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D48307C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4C05E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92B0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C6126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Gain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7C84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AD44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DD5F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67DC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54B8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0933A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CEF9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02D5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7AF3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946D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0787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EB9E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DB33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FBE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CB7B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524" w:type="dxa"/>
            <w:vAlign w:val="center"/>
            <w:hideMark/>
          </w:tcPr>
          <w:p w14:paraId="006FD4ED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BF0FC5C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DB37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ADE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3ABA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H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DDD7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530D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541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C1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A18C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6193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2FC7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B7F99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B047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62DF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EC23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E5FA5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833B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4566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C1B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4</w:t>
            </w:r>
          </w:p>
        </w:tc>
        <w:tc>
          <w:tcPr>
            <w:tcW w:w="524" w:type="dxa"/>
            <w:vAlign w:val="center"/>
            <w:hideMark/>
          </w:tcPr>
          <w:p w14:paraId="0C9ADBDA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2BC5BA0F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17CF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4377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1A7B3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B70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586E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51C5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C257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54DF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D0ED7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F2FB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7332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98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4A86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DC7A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0D65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A9EF2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0794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E6E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6</w:t>
            </w:r>
          </w:p>
        </w:tc>
        <w:tc>
          <w:tcPr>
            <w:tcW w:w="524" w:type="dxa"/>
            <w:vAlign w:val="center"/>
            <w:hideMark/>
          </w:tcPr>
          <w:p w14:paraId="4F8E93B7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3DB18232" w14:textId="77777777" w:rsidTr="001606DA">
        <w:trPr>
          <w:trHeight w:val="240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F9E79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F7DAB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4F0AD" w14:textId="77777777" w:rsidR="00666543" w:rsidRPr="00660D85" w:rsidRDefault="00666543" w:rsidP="008C64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Phase_VL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1D15F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100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2F83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C8810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C8EA1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86E88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528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B563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741AB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F04D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90C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187C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70D56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7703D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9F64" w14:textId="77777777" w:rsidR="00666543" w:rsidRPr="00660D85" w:rsidRDefault="00666543" w:rsidP="008C649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524" w:type="dxa"/>
            <w:vAlign w:val="center"/>
            <w:hideMark/>
          </w:tcPr>
          <w:p w14:paraId="2F6480E4" w14:textId="77777777" w:rsidR="00666543" w:rsidRPr="00660D85" w:rsidRDefault="00666543" w:rsidP="008C649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</w:tbl>
    <w:p w14:paraId="5DDC8A0F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70A94FBE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2A651440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02C6A835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1A2F9B46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2F6491BE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4037F12D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3D2C2C4E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62AC87D2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0FE37B2D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24F938CD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0804E6F2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3F1C768E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41FCF89B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20DA360A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6E57EE67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3E61DE47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4B99232F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4CE7904D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6A97A5B9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56BD9C8C" w14:textId="77777777" w:rsidR="00875254" w:rsidRDefault="00875254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432B87BE" w14:textId="6F1E631B" w:rsidR="00666543" w:rsidRDefault="00180892">
      <w:pPr>
        <w:rPr>
          <w:rFonts w:ascii="Calibri" w:eastAsia="Times New Roman" w:hAnsi="Calibri" w:cs="Times New Roman"/>
          <w:sz w:val="18"/>
          <w:szCs w:val="18"/>
          <w:lang w:eastAsia="nl-NL"/>
        </w:rPr>
      </w:pPr>
      <w:r>
        <w:rPr>
          <w:rFonts w:ascii="Calibri" w:eastAsia="Times New Roman" w:hAnsi="Calibri" w:cs="Times New Roman"/>
          <w:sz w:val="18"/>
          <w:szCs w:val="18"/>
          <w:lang w:eastAsia="nl-NL"/>
        </w:rPr>
        <w:t>Results of individual methods per method group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. 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ethods and units are listed in Table </w:t>
      </w:r>
      <w:r w:rsidR="00325367">
        <w:rPr>
          <w:rFonts w:ascii="Calibri" w:eastAsia="Times New Roman" w:hAnsi="Calibri" w:cs="Times New Roman"/>
          <w:sz w:val="18"/>
          <w:szCs w:val="18"/>
          <w:lang w:eastAsia="nl-NL"/>
        </w:rPr>
        <w:t>1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. T1: measurement 1; T2: measurement 2; bias: T1-T2; INT: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interval (=1.96*SD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);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ULOA: upper limit of agreement (=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-interval); LLOA: lower limit of agreement (=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+interval);</w:t>
      </w:r>
    </w:p>
    <w:p w14:paraId="7803588A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3368A224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</w:p>
    <w:p w14:paraId="50210A3B" w14:textId="77777777" w:rsidR="00937133" w:rsidRDefault="00937133">
      <w:pPr>
        <w:rPr>
          <w:rFonts w:ascii="Calibri" w:eastAsia="Times New Roman" w:hAnsi="Calibri" w:cs="Times New Roman"/>
          <w:sz w:val="18"/>
          <w:szCs w:val="18"/>
          <w:lang w:eastAsia="nl-NL"/>
        </w:rPr>
      </w:pPr>
      <w:r>
        <w:rPr>
          <w:rFonts w:ascii="Calibri" w:eastAsia="Times New Roman" w:hAnsi="Calibri" w:cs="Times New Roman"/>
          <w:sz w:val="18"/>
          <w:szCs w:val="18"/>
          <w:lang w:eastAsia="nl-NL"/>
        </w:rPr>
        <w:br w:type="page"/>
      </w:r>
    </w:p>
    <w:p w14:paraId="1E925A65" w14:textId="77777777" w:rsidR="00937133" w:rsidRDefault="00937133" w:rsidP="00937133">
      <w:pPr>
        <w:spacing w:line="360" w:lineRule="auto"/>
      </w:pPr>
      <w:r w:rsidRPr="00937133">
        <w:rPr>
          <w:b/>
        </w:rPr>
        <w:lastRenderedPageBreak/>
        <w:t>Table S3</w:t>
      </w:r>
      <w:r w:rsidR="00F312EE">
        <w:rPr>
          <w:b/>
        </w:rPr>
        <w:t>(b)</w:t>
      </w:r>
      <w:r>
        <w:t>. Blan</w:t>
      </w:r>
      <w:r w:rsidR="00E43E60">
        <w:t>d</w:t>
      </w:r>
      <w:r>
        <w:t xml:space="preserve"> Altman results for ARI-like methods.</w:t>
      </w:r>
    </w:p>
    <w:tbl>
      <w:tblPr>
        <w:tblW w:w="12378" w:type="dxa"/>
        <w:tblInd w:w="52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8"/>
        <w:gridCol w:w="867"/>
        <w:gridCol w:w="987"/>
        <w:gridCol w:w="599"/>
        <w:gridCol w:w="110"/>
        <w:gridCol w:w="489"/>
        <w:gridCol w:w="78"/>
        <w:gridCol w:w="515"/>
        <w:gridCol w:w="7"/>
        <w:gridCol w:w="593"/>
        <w:gridCol w:w="6"/>
        <w:gridCol w:w="594"/>
        <w:gridCol w:w="6"/>
        <w:gridCol w:w="599"/>
        <w:gridCol w:w="600"/>
        <w:gridCol w:w="600"/>
        <w:gridCol w:w="600"/>
        <w:gridCol w:w="600"/>
        <w:gridCol w:w="600"/>
        <w:gridCol w:w="600"/>
        <w:gridCol w:w="600"/>
        <w:gridCol w:w="600"/>
        <w:gridCol w:w="600"/>
        <w:gridCol w:w="250"/>
      </w:tblGrid>
      <w:tr w:rsidR="00666543" w:rsidRPr="00660D85" w14:paraId="6969051A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289D0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DE873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B4F3A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B60E8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148EB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758C1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4C7D8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37A3F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56F04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EC21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F9B9B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17F8B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6E977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73846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69830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6393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DB4E0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D13E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50" w:type="dxa"/>
            <w:vAlign w:val="center"/>
            <w:hideMark/>
          </w:tcPr>
          <w:p w14:paraId="5BE7DF29" w14:textId="77777777" w:rsidR="00666543" w:rsidRPr="00937133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666543" w:rsidRPr="00660D85" w14:paraId="2635343A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5B525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3528F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33D8C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79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CF89A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nr of cases</w:t>
            </w:r>
          </w:p>
        </w:tc>
        <w:tc>
          <w:tcPr>
            <w:tcW w:w="180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A167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OA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C4D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mean T1 T2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5BA4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upper limit</w:t>
            </w:r>
          </w:p>
        </w:tc>
        <w:tc>
          <w:tcPr>
            <w:tcW w:w="18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93DB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ower limit</w:t>
            </w:r>
          </w:p>
        </w:tc>
        <w:tc>
          <w:tcPr>
            <w:tcW w:w="250" w:type="dxa"/>
            <w:vAlign w:val="center"/>
            <w:hideMark/>
          </w:tcPr>
          <w:p w14:paraId="47B28215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A36DAD" w:rsidRPr="00660D85" w14:paraId="3D88A2E3" w14:textId="77777777" w:rsidTr="00875254">
        <w:trPr>
          <w:trHeight w:val="255"/>
        </w:trPr>
        <w:tc>
          <w:tcPr>
            <w:tcW w:w="127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14B51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ARI-like</w:t>
            </w:r>
          </w:p>
        </w:tc>
        <w:tc>
          <w:tcPr>
            <w:tcW w:w="86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534FBF" w14:textId="77777777" w:rsidR="00A36DAD" w:rsidRPr="00660D85" w:rsidRDefault="00E43E60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Method</w:t>
            </w:r>
          </w:p>
        </w:tc>
        <w:tc>
          <w:tcPr>
            <w:tcW w:w="98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272CC0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Variable</w:t>
            </w:r>
          </w:p>
        </w:tc>
        <w:tc>
          <w:tcPr>
            <w:tcW w:w="59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EC9DD7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6FFDA7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629A26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C0A3A2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525332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4E7ABB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C74269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4B6DF8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C682EF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9DB60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81AF77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54DE8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FAA9C7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5011BC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60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C515FD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250" w:type="dxa"/>
            <w:vAlign w:val="center"/>
            <w:hideMark/>
          </w:tcPr>
          <w:p w14:paraId="48E969B2" w14:textId="77777777" w:rsidR="00A36DAD" w:rsidRPr="00660D85" w:rsidRDefault="00A36DAD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4812B70A" w14:textId="77777777" w:rsidTr="00875254">
        <w:trPr>
          <w:trHeight w:val="255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B468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EE0BB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,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055CD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7AA8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490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DAFF9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4B01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7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4F50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2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97CCA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52A66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85CC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D04D5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F297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462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BF4C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B4F1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6E1EE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62B91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250" w:type="dxa"/>
            <w:vAlign w:val="center"/>
            <w:hideMark/>
          </w:tcPr>
          <w:p w14:paraId="17F25E27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6640EC4A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4CF4E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1A08E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,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92A6B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D4BF9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73A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086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56A75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1E612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0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3F2A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1517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EA5F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27C1A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DD31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8248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EA2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FC6E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5FF3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6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DF452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250" w:type="dxa"/>
            <w:vAlign w:val="center"/>
            <w:hideMark/>
          </w:tcPr>
          <w:p w14:paraId="0B62BEDD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0278273B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5C213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MA-ARI/ARX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34205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,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8A1F7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A6D00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84F9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E148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6C19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3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ACC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5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278B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E40C7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7D786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42998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4DA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B4081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6757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4756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9965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A375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0</w:t>
            </w:r>
          </w:p>
        </w:tc>
        <w:tc>
          <w:tcPr>
            <w:tcW w:w="250" w:type="dxa"/>
            <w:vAlign w:val="center"/>
            <w:hideMark/>
          </w:tcPr>
          <w:p w14:paraId="05FAD2DD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5AEFCA9A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5A5B9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39940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,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2470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19DA7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9D5A7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342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C40E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2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35567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4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4F0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7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5584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94CB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0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2463A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D0F3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E6DC7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6443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4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7C93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3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BF7E2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6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162D5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4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250" w:type="dxa"/>
            <w:vAlign w:val="center"/>
            <w:hideMark/>
          </w:tcPr>
          <w:p w14:paraId="63695507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666543" w:rsidRPr="00660D85" w14:paraId="729FF36F" w14:textId="77777777" w:rsidTr="00875254">
        <w:trPr>
          <w:trHeight w:val="240"/>
        </w:trPr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C66B7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IR-filter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D3C1D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1,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8293B" w14:textId="77777777" w:rsidR="00666543" w:rsidRPr="00660D85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ARI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2B0A6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9FA8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B138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78C3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8</w:t>
            </w:r>
          </w:p>
        </w:tc>
        <w:tc>
          <w:tcPr>
            <w:tcW w:w="6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B99F0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0</w:t>
            </w:r>
          </w:p>
        </w:tc>
        <w:tc>
          <w:tcPr>
            <w:tcW w:w="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D523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90E5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8A03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7FC34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351FF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D99A6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8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C525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0AA8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CB4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307EA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0</w:t>
            </w:r>
          </w:p>
        </w:tc>
        <w:tc>
          <w:tcPr>
            <w:tcW w:w="250" w:type="dxa"/>
            <w:vAlign w:val="center"/>
            <w:hideMark/>
          </w:tcPr>
          <w:p w14:paraId="564365A9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</w:tbl>
    <w:p w14:paraId="7D4AF0DE" w14:textId="77777777" w:rsidR="00666543" w:rsidRDefault="00666543"/>
    <w:p w14:paraId="3F07651E" w14:textId="7BCCE75C" w:rsidR="00937133" w:rsidRDefault="00E43E60">
      <w:r>
        <w:rPr>
          <w:rFonts w:ascii="Calibri" w:eastAsia="Times New Roman" w:hAnsi="Calibri" w:cs="Times New Roman"/>
          <w:sz w:val="18"/>
          <w:szCs w:val="18"/>
          <w:lang w:eastAsia="nl-NL"/>
        </w:rPr>
        <w:t>Results of individual methods per method group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. 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ethods and units are listed in Table </w:t>
      </w:r>
      <w:r w:rsidR="00325367">
        <w:rPr>
          <w:rFonts w:ascii="Calibri" w:eastAsia="Times New Roman" w:hAnsi="Calibri" w:cs="Times New Roman"/>
          <w:sz w:val="18"/>
          <w:szCs w:val="18"/>
          <w:lang w:eastAsia="nl-NL"/>
        </w:rPr>
        <w:t>1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. T1: measurement 1; T2: measurement 2; bias: T1-T2; INT: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interval (=1.96*SD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);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ULOA: upper limit of agreement (=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-interval); LLOA: lower limit of agreement (=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+interval);</w:t>
      </w:r>
    </w:p>
    <w:p w14:paraId="19BEFC1A" w14:textId="77777777" w:rsidR="00937133" w:rsidRDefault="00937133"/>
    <w:p w14:paraId="4EDA40DE" w14:textId="77777777" w:rsidR="00791843" w:rsidRDefault="00791843">
      <w:pPr>
        <w:rPr>
          <w:b/>
        </w:rPr>
      </w:pPr>
      <w:r>
        <w:rPr>
          <w:b/>
        </w:rPr>
        <w:br w:type="page"/>
      </w:r>
    </w:p>
    <w:p w14:paraId="25F7732B" w14:textId="77777777" w:rsidR="00937133" w:rsidRDefault="00937133" w:rsidP="00937133">
      <w:pPr>
        <w:spacing w:line="360" w:lineRule="auto"/>
      </w:pPr>
      <w:r w:rsidRPr="00937133">
        <w:rPr>
          <w:b/>
        </w:rPr>
        <w:lastRenderedPageBreak/>
        <w:t>Table S3</w:t>
      </w:r>
      <w:r w:rsidR="00F312EE">
        <w:rPr>
          <w:b/>
        </w:rPr>
        <w:t>(c)</w:t>
      </w:r>
      <w:r>
        <w:t>. Blan</w:t>
      </w:r>
      <w:r w:rsidR="00E43E60">
        <w:t>d</w:t>
      </w:r>
      <w:r>
        <w:t xml:space="preserve"> Altman results for </w:t>
      </w:r>
      <w:r w:rsidR="002B35BE">
        <w:t>correlation</w:t>
      </w:r>
      <w:r>
        <w:t>-like methods.</w:t>
      </w:r>
    </w:p>
    <w:tbl>
      <w:tblPr>
        <w:tblW w:w="12962" w:type="dxa"/>
        <w:tblInd w:w="52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4"/>
        <w:gridCol w:w="871"/>
        <w:gridCol w:w="976"/>
        <w:gridCol w:w="596"/>
        <w:gridCol w:w="543"/>
        <w:gridCol w:w="53"/>
        <w:gridCol w:w="269"/>
        <w:gridCol w:w="322"/>
        <w:gridCol w:w="7"/>
        <w:gridCol w:w="590"/>
        <w:gridCol w:w="6"/>
        <w:gridCol w:w="591"/>
        <w:gridCol w:w="6"/>
        <w:gridCol w:w="596"/>
        <w:gridCol w:w="597"/>
        <w:gridCol w:w="597"/>
        <w:gridCol w:w="597"/>
        <w:gridCol w:w="597"/>
        <w:gridCol w:w="597"/>
        <w:gridCol w:w="597"/>
        <w:gridCol w:w="597"/>
        <w:gridCol w:w="597"/>
        <w:gridCol w:w="597"/>
        <w:gridCol w:w="249"/>
        <w:gridCol w:w="160"/>
        <w:gridCol w:w="160"/>
        <w:gridCol w:w="160"/>
        <w:gridCol w:w="160"/>
      </w:tblGrid>
      <w:tr w:rsidR="00666543" w:rsidRPr="00660D85" w14:paraId="15FD2336" w14:textId="77777777" w:rsidTr="00875254">
        <w:trPr>
          <w:gridAfter w:val="4"/>
          <w:wAfter w:w="640" w:type="dxa"/>
          <w:trHeight w:val="240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0F64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D2FD8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3402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4EF98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3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85CE8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0FD15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EF6F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3693D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2301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088AB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807E0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3019A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15A12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9384F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20B62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BA2E4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4DB13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51E00" w14:textId="77777777" w:rsidR="00666543" w:rsidRPr="00937133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49" w:type="dxa"/>
            <w:vAlign w:val="center"/>
            <w:hideMark/>
          </w:tcPr>
          <w:p w14:paraId="450CC562" w14:textId="77777777" w:rsidR="00666543" w:rsidRPr="00937133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666543" w:rsidRPr="00660D85" w14:paraId="0843FB13" w14:textId="77777777" w:rsidTr="00875254">
        <w:trPr>
          <w:gridAfter w:val="4"/>
          <w:wAfter w:w="640" w:type="dxa"/>
          <w:trHeight w:val="240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C8398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121CE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AF89" w14:textId="77777777" w:rsidR="00666543" w:rsidRPr="00937133" w:rsidRDefault="00666543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78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CA21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nr of cases</w:t>
            </w:r>
          </w:p>
        </w:tc>
        <w:tc>
          <w:tcPr>
            <w:tcW w:w="179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2FFAC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OA</w:t>
            </w:r>
          </w:p>
        </w:tc>
        <w:tc>
          <w:tcPr>
            <w:tcW w:w="17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3F5B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mean T1 T2</w:t>
            </w:r>
          </w:p>
        </w:tc>
        <w:tc>
          <w:tcPr>
            <w:tcW w:w="17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63FAD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upper limit</w:t>
            </w:r>
          </w:p>
        </w:tc>
        <w:tc>
          <w:tcPr>
            <w:tcW w:w="17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5C3D6" w14:textId="77777777" w:rsidR="00666543" w:rsidRPr="00660D85" w:rsidRDefault="00666543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ower limit</w:t>
            </w:r>
          </w:p>
        </w:tc>
        <w:tc>
          <w:tcPr>
            <w:tcW w:w="249" w:type="dxa"/>
            <w:vAlign w:val="center"/>
            <w:hideMark/>
          </w:tcPr>
          <w:p w14:paraId="3676D7DD" w14:textId="77777777" w:rsidR="00666543" w:rsidRPr="00660D85" w:rsidRDefault="00666543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A36DAD" w:rsidRPr="00660D85" w14:paraId="5B9EDC84" w14:textId="77777777" w:rsidTr="00875254">
        <w:trPr>
          <w:gridAfter w:val="4"/>
          <w:wAfter w:w="640" w:type="dxa"/>
          <w:trHeight w:val="255"/>
        </w:trPr>
        <w:tc>
          <w:tcPr>
            <w:tcW w:w="127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03CDD0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correlation-like</w:t>
            </w:r>
          </w:p>
        </w:tc>
        <w:tc>
          <w:tcPr>
            <w:tcW w:w="8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FB6A19" w14:textId="77777777" w:rsidR="00A36DAD" w:rsidRPr="00660D85" w:rsidRDefault="00E43E60" w:rsidP="00A36DA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Method</w:t>
            </w:r>
          </w:p>
        </w:tc>
        <w:tc>
          <w:tcPr>
            <w:tcW w:w="97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</w:tcPr>
          <w:p w14:paraId="4F220A23" w14:textId="77777777" w:rsidR="00A36DAD" w:rsidRPr="00660D85" w:rsidRDefault="00A36DAD" w:rsidP="00A36DA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Variable</w:t>
            </w:r>
          </w:p>
        </w:tc>
        <w:tc>
          <w:tcPr>
            <w:tcW w:w="59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BBE60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F344A9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8" w:type="dxa"/>
            <w:gridSpan w:val="3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DF4CA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C4CAB8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1A673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7B46B1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53E7FD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F7C023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92AF7F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635822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8BE48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E8B743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CB366C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R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F37FBC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L</w:t>
            </w:r>
          </w:p>
        </w:tc>
        <w:tc>
          <w:tcPr>
            <w:tcW w:w="59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783978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  <w:t>S</w:t>
            </w:r>
          </w:p>
        </w:tc>
        <w:tc>
          <w:tcPr>
            <w:tcW w:w="24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419931" w14:textId="77777777" w:rsidR="00A36DAD" w:rsidRPr="00660D85" w:rsidRDefault="00A36DAD" w:rsidP="00A36DA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nl-NL" w:eastAsia="nl-NL"/>
              </w:rPr>
            </w:pPr>
          </w:p>
        </w:tc>
      </w:tr>
      <w:tr w:rsidR="00A36DAD" w:rsidRPr="00660D85" w14:paraId="669DBF49" w14:textId="77777777" w:rsidTr="00875254">
        <w:trPr>
          <w:gridAfter w:val="4"/>
          <w:wAfter w:w="640" w:type="dxa"/>
          <w:trHeight w:val="255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AD7C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rrelation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25FB7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,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B816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r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8FE3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D0567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5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52B9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29ED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6312F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2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8182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A433A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5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1E15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D7A5B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A2B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5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2B86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4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C1F7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D1E89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5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946B6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0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A7EE5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19</w:t>
            </w:r>
          </w:p>
        </w:tc>
        <w:tc>
          <w:tcPr>
            <w:tcW w:w="249" w:type="dxa"/>
            <w:vAlign w:val="center"/>
            <w:hideMark/>
          </w:tcPr>
          <w:p w14:paraId="6BA2FBAB" w14:textId="77777777" w:rsidR="00A36DAD" w:rsidRPr="00660D85" w:rsidRDefault="00A36DAD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A36DAD" w:rsidRPr="00660D85" w14:paraId="460547B0" w14:textId="77777777" w:rsidTr="00875254">
        <w:trPr>
          <w:gridAfter w:val="4"/>
          <w:wAfter w:w="640" w:type="dxa"/>
          <w:trHeight w:val="240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5093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FF750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9,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F7EB9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Cor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D3DB3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55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C23C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71</w:t>
            </w:r>
          </w:p>
        </w:tc>
        <w:tc>
          <w:tcPr>
            <w:tcW w:w="5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C5935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22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FED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2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C3D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6D042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1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0820B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2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9A27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0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A40C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3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36629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30D42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790F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3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13DB8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0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98CB1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3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73BC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.</w:t>
            </w:r>
            <w:r w:rsidRPr="00660D8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  <w:t>44</w:t>
            </w:r>
          </w:p>
        </w:tc>
        <w:tc>
          <w:tcPr>
            <w:tcW w:w="249" w:type="dxa"/>
            <w:vAlign w:val="center"/>
            <w:hideMark/>
          </w:tcPr>
          <w:p w14:paraId="3CACA366" w14:textId="77777777" w:rsidR="00A36DAD" w:rsidRPr="00660D85" w:rsidRDefault="00A36DAD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A36DAD" w:rsidRPr="00660D85" w14:paraId="45645FA4" w14:textId="77777777" w:rsidTr="00875254">
        <w:trPr>
          <w:gridAfter w:val="4"/>
          <w:wAfter w:w="640" w:type="dxa"/>
          <w:trHeight w:val="240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BF74A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AAF3F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1C3CE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66FD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3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8D7BF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97A14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D13E1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06492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F19F8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40C46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905A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AC01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87E0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A576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66315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3CD7B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ED201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B66E6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nl-NL" w:eastAsia="nl-NL"/>
              </w:rPr>
            </w:pPr>
          </w:p>
        </w:tc>
        <w:tc>
          <w:tcPr>
            <w:tcW w:w="249" w:type="dxa"/>
            <w:vAlign w:val="center"/>
            <w:hideMark/>
          </w:tcPr>
          <w:p w14:paraId="0C376D2F" w14:textId="77777777" w:rsidR="00A36DAD" w:rsidRPr="00660D85" w:rsidRDefault="00A36DAD" w:rsidP="00660D8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nl-NL" w:eastAsia="nl-NL"/>
              </w:rPr>
            </w:pPr>
          </w:p>
        </w:tc>
      </w:tr>
      <w:tr w:rsidR="00A36DAD" w:rsidRPr="00660D85" w14:paraId="3EC435B2" w14:textId="77777777" w:rsidTr="00A36DAD">
        <w:trPr>
          <w:trHeight w:val="240"/>
        </w:trPr>
        <w:tc>
          <w:tcPr>
            <w:tcW w:w="12322" w:type="dxa"/>
            <w:gridSpan w:val="2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5FFEE" w14:textId="77777777" w:rsidR="00A36DAD" w:rsidRPr="00660D85" w:rsidRDefault="00A36DAD" w:rsidP="00660D8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80FC5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1EF41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45FA9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C870" w14:textId="77777777" w:rsidR="00A36DAD" w:rsidRPr="00660D85" w:rsidRDefault="00A36DAD" w:rsidP="00660D8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l-NL"/>
              </w:rPr>
            </w:pPr>
          </w:p>
        </w:tc>
      </w:tr>
    </w:tbl>
    <w:p w14:paraId="084CD2AC" w14:textId="7ED4ABA1" w:rsidR="000B653A" w:rsidRDefault="00E43E60" w:rsidP="00F00A97">
      <w:pPr>
        <w:rPr>
          <w:rFonts w:ascii="Calibri" w:eastAsia="Times New Roman" w:hAnsi="Calibri" w:cs="Times New Roman"/>
          <w:sz w:val="18"/>
          <w:szCs w:val="18"/>
          <w:lang w:eastAsia="nl-NL"/>
        </w:rPr>
      </w:pPr>
      <w:r>
        <w:rPr>
          <w:rFonts w:ascii="Calibri" w:eastAsia="Times New Roman" w:hAnsi="Calibri" w:cs="Times New Roman"/>
          <w:sz w:val="18"/>
          <w:szCs w:val="18"/>
          <w:lang w:eastAsia="nl-NL"/>
        </w:rPr>
        <w:t>Results of individual methods per method group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. 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 xml:space="preserve">ethods and units are listed in Table </w:t>
      </w:r>
      <w:r w:rsidR="00325367">
        <w:rPr>
          <w:rFonts w:ascii="Calibri" w:eastAsia="Times New Roman" w:hAnsi="Calibri" w:cs="Times New Roman"/>
          <w:sz w:val="18"/>
          <w:szCs w:val="18"/>
          <w:lang w:eastAsia="nl-NL"/>
        </w:rPr>
        <w:t>1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. T1: measurement 1; T2: measurement 2; bias: T1-T2; INT: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interval (=1.96*SD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);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 xml:space="preserve"> 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ULOA: upper limit of agreement (=</w:t>
      </w:r>
      <w:r w:rsidR="00937133">
        <w:rPr>
          <w:rFonts w:ascii="Calibri" w:eastAsia="Times New Roman" w:hAnsi="Calibri" w:cs="Times New Roman"/>
          <w:sz w:val="18"/>
          <w:szCs w:val="18"/>
          <w:lang w:eastAsia="nl-NL"/>
        </w:rPr>
        <w:t>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-interval); LLOA: lower limit of agreement (=mean</w:t>
      </w:r>
      <w:r w:rsidR="00937133" w:rsidRPr="00036074">
        <w:rPr>
          <w:rFonts w:ascii="Calibri" w:eastAsia="Times New Roman" w:hAnsi="Calibri" w:cs="Times New Roman"/>
          <w:sz w:val="18"/>
          <w:szCs w:val="18"/>
          <w:vertAlign w:val="subscript"/>
          <w:lang w:eastAsia="nl-NL"/>
        </w:rPr>
        <w:t>bias</w:t>
      </w:r>
      <w:r w:rsidR="00937133" w:rsidRPr="00D42CDB">
        <w:rPr>
          <w:rFonts w:ascii="Calibri" w:eastAsia="Times New Roman" w:hAnsi="Calibri" w:cs="Times New Roman"/>
          <w:sz w:val="18"/>
          <w:szCs w:val="18"/>
          <w:lang w:eastAsia="nl-NL"/>
        </w:rPr>
        <w:t>+interval);</w:t>
      </w:r>
    </w:p>
    <w:p w14:paraId="063ABE45" w14:textId="77777777" w:rsidR="000B653A" w:rsidRDefault="000B653A">
      <w:pPr>
        <w:rPr>
          <w:rFonts w:ascii="Calibri" w:eastAsia="Times New Roman" w:hAnsi="Calibri" w:cs="Times New Roman"/>
          <w:sz w:val="18"/>
          <w:szCs w:val="18"/>
          <w:lang w:eastAsia="nl-NL"/>
        </w:rPr>
      </w:pPr>
      <w:r>
        <w:rPr>
          <w:rFonts w:ascii="Calibri" w:eastAsia="Times New Roman" w:hAnsi="Calibri" w:cs="Times New Roman"/>
          <w:sz w:val="18"/>
          <w:szCs w:val="18"/>
          <w:lang w:eastAsia="nl-NL"/>
        </w:rPr>
        <w:br w:type="page"/>
      </w:r>
    </w:p>
    <w:p w14:paraId="16A20FDF" w14:textId="3FC93F64" w:rsidR="000B653A" w:rsidRPr="00722C95" w:rsidRDefault="000B653A">
      <w:pPr>
        <w:rPr>
          <w:rFonts w:cs="Times New Roman"/>
          <w:u w:val="single"/>
        </w:rPr>
      </w:pPr>
      <w:bookmarkStart w:id="1" w:name="OLE_LINK1"/>
      <w:r w:rsidRPr="00722C95">
        <w:rPr>
          <w:rFonts w:cs="Times New Roman"/>
          <w:b/>
        </w:rPr>
        <w:lastRenderedPageBreak/>
        <w:t>Table S</w:t>
      </w:r>
      <w:r w:rsidR="00AC79FD">
        <w:rPr>
          <w:rFonts w:cs="Times New Roman"/>
          <w:b/>
        </w:rPr>
        <w:t>4</w:t>
      </w:r>
      <w:r w:rsidRPr="00722C95">
        <w:rPr>
          <w:rFonts w:cs="Times New Roman"/>
          <w:b/>
        </w:rPr>
        <w:t xml:space="preserve">. </w:t>
      </w:r>
      <w:r w:rsidR="00AC79FD">
        <w:rPr>
          <w:rFonts w:cs="Times New Roman"/>
        </w:rPr>
        <w:t xml:space="preserve">Method settings as in Table </w:t>
      </w:r>
      <w:r w:rsidR="00325367">
        <w:rPr>
          <w:rFonts w:cs="Times New Roman"/>
        </w:rPr>
        <w:t>1</w:t>
      </w:r>
      <w:r w:rsidRPr="00722C95">
        <w:rPr>
          <w:rFonts w:cs="Times New Roman"/>
        </w:rPr>
        <w:t>.</w:t>
      </w:r>
    </w:p>
    <w:tbl>
      <w:tblPr>
        <w:tblpPr w:leftFromText="141" w:rightFromText="141" w:vertAnchor="text" w:horzAnchor="margin" w:tblpXSpec="center" w:tblpY="131"/>
        <w:tblW w:w="15394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794"/>
        <w:gridCol w:w="709"/>
        <w:gridCol w:w="1134"/>
        <w:gridCol w:w="1134"/>
        <w:gridCol w:w="425"/>
        <w:gridCol w:w="425"/>
        <w:gridCol w:w="426"/>
        <w:gridCol w:w="425"/>
        <w:gridCol w:w="425"/>
        <w:gridCol w:w="992"/>
        <w:gridCol w:w="567"/>
        <w:gridCol w:w="709"/>
        <w:gridCol w:w="851"/>
        <w:gridCol w:w="567"/>
        <w:gridCol w:w="708"/>
        <w:gridCol w:w="709"/>
        <w:gridCol w:w="567"/>
        <w:gridCol w:w="567"/>
        <w:gridCol w:w="851"/>
        <w:gridCol w:w="2409"/>
      </w:tblGrid>
      <w:tr w:rsidR="000B653A" w:rsidRPr="00722C95" w14:paraId="0EAF55F6" w14:textId="77777777" w:rsidTr="00EB7155">
        <w:trPr>
          <w:trHeight w:val="332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bookmarkEnd w:id="1"/>
          <w:p w14:paraId="62479755" w14:textId="77777777" w:rsidR="000B653A" w:rsidRPr="00722C95" w:rsidRDefault="000B653A" w:rsidP="00EB7155">
            <w:pPr>
              <w:pStyle w:val="NoSpacing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Method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F856FFE" w14:textId="77777777" w:rsidR="000B653A" w:rsidRPr="00722C95" w:rsidRDefault="000B653A" w:rsidP="00EB7155">
            <w:pPr>
              <w:pStyle w:val="NoSpacing"/>
              <w:tabs>
                <w:tab w:val="center" w:pos="2183"/>
              </w:tabs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Method group</w:t>
            </w:r>
            <w:r w:rsidRPr="00722C95">
              <w:rPr>
                <w:rFonts w:cs="Times New Roman"/>
                <w:b/>
                <w:sz w:val="16"/>
                <w:szCs w:val="16"/>
              </w:rPr>
              <w:tab/>
            </w:r>
          </w:p>
        </w:tc>
        <w:tc>
          <w:tcPr>
            <w:tcW w:w="4394" w:type="dxa"/>
            <w:gridSpan w:val="7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D26547D" w14:textId="77777777" w:rsidR="000B653A" w:rsidRPr="00722C95" w:rsidRDefault="000B653A" w:rsidP="00EB7155">
            <w:pPr>
              <w:pStyle w:val="NoSpacing"/>
              <w:tabs>
                <w:tab w:val="center" w:pos="2183"/>
              </w:tabs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Output Variable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842A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36FDF7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5DD1E4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EDEF37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A2EF12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5E52AC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3A5BE3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87F6C9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B74EB0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F69BBD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65825CF" w14:textId="77777777" w:rsidR="000B653A" w:rsidRPr="00722C95" w:rsidRDefault="000B653A" w:rsidP="00EB7155">
            <w:pPr>
              <w:pStyle w:val="NoSpacing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References</w:t>
            </w:r>
          </w:p>
        </w:tc>
      </w:tr>
      <w:tr w:rsidR="000B653A" w:rsidRPr="00722C95" w14:paraId="1B30F63E" w14:textId="77777777" w:rsidTr="00EB7155">
        <w:trPr>
          <w:cantSplit/>
          <w:trHeight w:val="1615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7817716" w14:textId="77777777" w:rsidR="000B653A" w:rsidRPr="00722C95" w:rsidRDefault="000B653A" w:rsidP="00EB7155">
            <w:pPr>
              <w:pStyle w:val="NoSpacing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  <w:textDirection w:val="btLr"/>
          </w:tcPr>
          <w:p w14:paraId="3CC27417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0AEC5BD1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Gain VLF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288B2304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Gain LF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7CCB0BDE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Phase VLF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1493456D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Phase LF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70DB3126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Coh</w:t>
            </w:r>
            <w:r>
              <w:rPr>
                <w:rFonts w:cs="Times New Roman"/>
                <w:b/>
                <w:sz w:val="16"/>
                <w:szCs w:val="16"/>
              </w:rPr>
              <w:t>erence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23F974BE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ARI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34007344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Corr</w:t>
            </w:r>
            <w:r>
              <w:rPr>
                <w:rFonts w:cs="Times New Roman"/>
                <w:b/>
                <w:sz w:val="16"/>
                <w:szCs w:val="16"/>
              </w:rPr>
              <w:t>elation coefficient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1052D42B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Frequency band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extDirection w:val="btLr"/>
          </w:tcPr>
          <w:p w14:paraId="54A22EA4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Re-sampling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6CE42C2E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Interpolation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087FE26A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Detrend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2D1DC02B" w14:textId="77777777" w:rsidR="000B653A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Normalization</w:t>
            </w:r>
            <w:r>
              <w:rPr>
                <w:rFonts w:cs="Times New Roman"/>
                <w:b/>
                <w:sz w:val="16"/>
                <w:szCs w:val="16"/>
              </w:rPr>
              <w:t xml:space="preserve"> /</w:t>
            </w:r>
          </w:p>
          <w:p w14:paraId="69620C48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mean  subtractio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717E1E1D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F</w:t>
            </w:r>
            <w:r w:rsidRPr="00722C95">
              <w:rPr>
                <w:rFonts w:cs="Times New Roman"/>
                <w:b/>
                <w:sz w:val="16"/>
                <w:szCs w:val="16"/>
              </w:rPr>
              <w:t>iltering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0E563753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Anti-leakage window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1C951723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Window length</w:t>
            </w:r>
            <w:r>
              <w:rPr>
                <w:rFonts w:cs="Times New Roman"/>
                <w:b/>
                <w:sz w:val="16"/>
                <w:szCs w:val="16"/>
              </w:rPr>
              <w:t xml:space="preserve"> for analysis (s)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1EA56518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S</w:t>
            </w:r>
            <w:r w:rsidRPr="00722C95">
              <w:rPr>
                <w:rFonts w:cs="Times New Roman"/>
                <w:b/>
                <w:sz w:val="16"/>
                <w:szCs w:val="16"/>
              </w:rPr>
              <w:t>uperposition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extDirection w:val="btLr"/>
          </w:tcPr>
          <w:p w14:paraId="4A241938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  <w:r w:rsidRPr="00722C95">
              <w:rPr>
                <w:rFonts w:cs="Times New Roman"/>
                <w:b/>
                <w:sz w:val="16"/>
                <w:szCs w:val="16"/>
              </w:rPr>
              <w:t>Smoothing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  <w:textDirection w:val="btLr"/>
          </w:tcPr>
          <w:p w14:paraId="65E84877" w14:textId="77777777" w:rsidR="000B653A" w:rsidRPr="00722C95" w:rsidRDefault="000B653A" w:rsidP="00EB7155">
            <w:pPr>
              <w:pStyle w:val="NoSpacing"/>
              <w:ind w:left="113" w:right="113"/>
              <w:rPr>
                <w:rFonts w:cs="Times New Roman"/>
                <w:b/>
                <w:sz w:val="16"/>
                <w:szCs w:val="16"/>
              </w:rPr>
            </w:pPr>
          </w:p>
        </w:tc>
      </w:tr>
      <w:tr w:rsidR="000B653A" w:rsidRPr="00722C95" w14:paraId="3967186D" w14:textId="77777777" w:rsidTr="00EB7155">
        <w:trPr>
          <w:trHeight w:val="27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063696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.1 </w:t>
            </w:r>
          </w:p>
          <w:p w14:paraId="40CFC68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DFFD34D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A5A1B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DED01D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86BC92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A0FC9C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ABCF2D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DBD259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C587CA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9B4031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9E7682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2D92FE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32A5E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113E8F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3DCEF0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3</w:t>
            </w:r>
            <w:r w:rsidRPr="00722C95">
              <w:rPr>
                <w:rFonts w:cs="Times New Roman"/>
                <w:sz w:val="18"/>
                <w:szCs w:val="18"/>
                <w:vertAlign w:val="superscript"/>
              </w:rPr>
              <w:t>rd</w:t>
            </w:r>
            <w:r w:rsidRPr="00722C95">
              <w:rPr>
                <w:rFonts w:cs="Times New Roman"/>
                <w:sz w:val="18"/>
                <w:szCs w:val="18"/>
              </w:rPr>
              <w:t xml:space="preserve"> order polynomia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DCA81D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CE4B61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D2AF3D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Hanning 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3D9444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11CB14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4C9E30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018905D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1998&lt;/Year&gt;&lt;RecNum&gt;150&lt;/RecNum&gt;&lt;DisplayText&gt;&lt;style face="superscript"&gt;1&lt;/style&gt;&lt;/DisplayText&gt;&lt;record&gt;&lt;rec-number&gt;150&lt;/rec-number&gt;&lt;foreign-keys&gt;&lt;key app="EN" db-id="2xe9dez2mfvpa9eztr1xvtvstewtz2zfrret" timestamp="1476719326"&gt;150&lt;/key&gt;&lt;/foreign-keys&gt;&lt;ref-type name="Journal Article"&gt;17&lt;/ref-type&gt;&lt;contributors&gt;&lt;authors&gt;&lt;author&gt;Zhang, R.&lt;/author&gt;&lt;author&gt;Zuckerman, J. H.&lt;/author&gt;&lt;author&gt;Giller, C. A.&lt;/author&gt;&lt;author&gt;Levine, B. D.&lt;/author&gt;&lt;/authors&gt;&lt;/contributors&gt;&lt;auth-address&gt;Institute for Exercise and Environmental Medicine, Presbyterian Hospital of Dallas, Texas 75231, USA.&lt;/auth-address&gt;&lt;titles&gt;&lt;title&gt;Transfer function analysis of dynamic cerebral autoregulation in humans&lt;/title&gt;&lt;secondary-title&gt;Am J Physiol&lt;/secondary-title&gt;&lt;alt-title&gt;The American journal of physiology&lt;/alt-title&gt;&lt;/titles&gt;&lt;periodical&gt;&lt;full-title&gt;Am J Physiol&lt;/full-title&gt;&lt;abbr-1&gt;Am. J. Physiol.&lt;/abbr-1&gt;&lt;abbr-2&gt;Am J Physiol&lt;/abbr-2&gt;&lt;/periodical&gt;&lt;pages&gt;H233-41&lt;/pages&gt;&lt;volume&gt;274&lt;/volume&gt;&lt;number&gt;1 Pt 2&lt;/number&gt;&lt;keywords&gt;&lt;keyword&gt;Adult&lt;/keyword&gt;&lt;keyword&gt;*Blood Flow Velocity&lt;/keyword&gt;&lt;keyword&gt;*Blood Pressure&lt;/keyword&gt;&lt;keyword&gt;Cerebral Arteries/*physiology/physiopathology&lt;/keyword&gt;&lt;keyword&gt;Cerebrovascular Circulation/*physiology&lt;/keyword&gt;&lt;keyword&gt;Female&lt;/keyword&gt;&lt;keyword&gt;Fourier Analysis&lt;/keyword&gt;&lt;keyword&gt;Homeostasis&lt;/keyword&gt;&lt;keyword&gt;Humans&lt;/keyword&gt;&lt;keyword&gt;Hypotension/physiopathology&lt;/keyword&gt;&lt;keyword&gt;Male&lt;/keyword&gt;&lt;keyword&gt;Models, Cardiovascular&lt;/keyword&gt;&lt;keyword&gt;Reference Values&lt;/keyword&gt;&lt;keyword&gt;Rest&lt;/keyword&gt;&lt;keyword&gt;Supine Position&lt;/keyword&gt;&lt;/keywords&gt;&lt;dates&gt;&lt;year&gt;1998&lt;/year&gt;&lt;pub-dates&gt;&lt;date&gt;Jan&lt;/date&gt;&lt;/pub-dates&gt;&lt;/dates&gt;&lt;isbn&gt;0002-9513 (Print)&amp;#xD;0002-9513 (Linking)&lt;/isbn&gt;&lt;accession-num&gt;9458872&lt;/accession-num&gt;&lt;urls&gt;&lt;related-urls&gt;&lt;url&gt;http://www.ncbi.nlm.nih.gov/pubmed/9458872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6BB60726" w14:textId="77777777" w:rsidTr="00EB7155">
        <w:trPr>
          <w:trHeight w:val="27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320E2D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>1.2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FAC2D3F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50B87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2C2246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FBFFB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8D664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D9942A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9ED57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770E79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170604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F2A128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C16A31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B7C34A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6FBB49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14BF63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A31BBBA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Hanning 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0FBB2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2F4103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81EB21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CA331B1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Panerai&lt;/Author&gt;&lt;Year&gt;1998&lt;/Year&gt;&lt;RecNum&gt;9&lt;/RecNum&gt;&lt;DisplayText&gt;&lt;style face="superscript"&gt;2&lt;/style&gt;&lt;/DisplayText&gt;&lt;record&gt;&lt;rec-number&gt;9&lt;/rec-number&gt;&lt;foreign-keys&gt;&lt;key app="EN" db-id="2xe9dez2mfvpa9eztr1xvtvstewtz2zfrret" timestamp="1476372311"&gt;9&lt;/key&gt;&lt;/foreign-keys&gt;&lt;ref-type name="Journal Article"&gt;17&lt;/ref-type&gt;&lt;contributors&gt;&lt;authors&gt;&lt;author&gt;Panerai, R. B.&lt;/author&gt;&lt;author&gt;White, R. P.&lt;/author&gt;&lt;author&gt;Markus, H. S.&lt;/author&gt;&lt;author&gt;Evans, D. H.&lt;/author&gt;&lt;/authors&gt;&lt;/contributors&gt;&lt;auth-address&gt;Division of Medical Physics, University of Leicester Faculty of Medicine, and Department of Clinical Neurosciences, King&amp;apos;s College School of Medicine and Dentistry and the Institute of Psychiatry, London, UK. rp9@le.ac.uk&lt;/auth-address&gt;&lt;titles&gt;&lt;title&gt;Grading of cerebral dynamic autoregulation from spontaneous fluctuations in arterial blood pressure&lt;/title&gt;&lt;secondary-title&gt;Stroke&lt;/secondary-title&gt;&lt;alt-title&gt;Stroke; a journal of cerebral circulation&lt;/alt-title&gt;&lt;/titles&gt;&lt;periodical&gt;&lt;full-title&gt;Stroke&lt;/full-title&gt;&lt;abbr-1&gt;Stroke&lt;/abbr-1&gt;&lt;abbr-2&gt;Stroke&lt;/abbr-2&gt;&lt;/periodical&gt;&lt;pages&gt;2341-6&lt;/pages&gt;&lt;volume&gt;29&lt;/volume&gt;&lt;number&gt;11&lt;/number&gt;&lt;keywords&gt;&lt;keyword&gt;Analysis of Variance&lt;/keyword&gt;&lt;keyword&gt;Blood Flow Velocity&lt;/keyword&gt;&lt;keyword&gt;Blood Pressure/*physiology&lt;/keyword&gt;&lt;keyword&gt;Carotid Stenosis/physiopathology/surgery/*ultrasonography&lt;/keyword&gt;&lt;keyword&gt;Cerebrovascular Circulation/*physiology&lt;/keyword&gt;&lt;keyword&gt;Endarterectomy, Carotid&lt;/keyword&gt;&lt;keyword&gt;Homeostasis/*physiology&lt;/keyword&gt;&lt;keyword&gt;Humans&lt;/keyword&gt;&lt;keyword&gt;Ultrasonography, Doppler, Transcranial&lt;/keyword&gt;&lt;/keywords&gt;&lt;dates&gt;&lt;year&gt;1998&lt;/year&gt;&lt;pub-dates&gt;&lt;date&gt;Nov&lt;/date&gt;&lt;/pub-dates&gt;&lt;/dates&gt;&lt;isbn&gt;0039-2499 (Print)&amp;#xD;0039-2499 (Linking)&lt;/isbn&gt;&lt;accession-num&gt;9804645&lt;/accession-num&gt;&lt;urls&gt;&lt;related-urls&gt;&lt;url&gt;http://www.ncbi.nlm.nih.gov/pubmed/9804645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2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57A551B8" w14:textId="77777777" w:rsidTr="00EB7155">
        <w:trPr>
          <w:trHeight w:val="72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13D3152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2.1 </w:t>
            </w:r>
          </w:p>
          <w:p w14:paraId="6399DBA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08C4660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7486E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167FDF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86F9D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E2AC84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512CB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72D772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409A4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76BC62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6C9E76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-0.15</w:t>
            </w:r>
          </w:p>
          <w:p w14:paraId="162D4C8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</w:rPr>
              <w:t>0.15</w:t>
            </w:r>
            <w:r w:rsidRPr="00722C95">
              <w:rPr>
                <w:rFonts w:cs="Times New Roman"/>
                <w:sz w:val="18"/>
                <w:szCs w:val="18"/>
              </w:rPr>
              <w:t>-0.</w:t>
            </w:r>
            <w:r>
              <w:rPr>
                <w:rFonts w:cs="Times New Roman"/>
                <w:sz w:val="18"/>
                <w:szCs w:val="18"/>
              </w:rPr>
              <w:t>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2DDA7E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2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C7EAF4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Cubic 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317A57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HPF 0.008 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D32A7C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B5A90C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C71BB5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22D2BF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9FD368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2223DB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6A6CA22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YXJtYXJlbGlzPC9BdXRob3I+PFllYXI+MjAwNDwvWWVh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YXJtYXJlbGlzPC9BdXRob3I+PFllYXI+MjAwNDwvWWVh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3-6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36706BAF" w14:textId="77777777" w:rsidTr="00EB7155">
        <w:trPr>
          <w:trHeight w:val="72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C3CD1BD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2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4472DF4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BAD1D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11FE8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5E429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2E0BA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82BDB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B6106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9FBB8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3E9CC7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B54A67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-0.15</w:t>
            </w:r>
          </w:p>
          <w:p w14:paraId="69835C3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</w:rPr>
              <w:t>0.15</w:t>
            </w:r>
            <w:r w:rsidRPr="00722C95">
              <w:rPr>
                <w:rFonts w:cs="Times New Roman"/>
                <w:sz w:val="18"/>
                <w:szCs w:val="18"/>
              </w:rPr>
              <w:t>-0.</w:t>
            </w:r>
            <w:r>
              <w:rPr>
                <w:rFonts w:cs="Times New Roman"/>
                <w:sz w:val="18"/>
                <w:szCs w:val="18"/>
              </w:rPr>
              <w:t>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F7608F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2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E42DB2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Cubic 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5DE1E8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HPF 0.008 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54676E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B4BCBB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5D3F35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F2C319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D7762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819BA6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E1067F1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722C95" w14:paraId="69C2CC09" w14:textId="77777777" w:rsidTr="00EB7155">
        <w:trPr>
          <w:trHeight w:val="50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1DFD7F7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3.1 </w:t>
            </w:r>
          </w:p>
          <w:p w14:paraId="536CEBD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  <w:p w14:paraId="14A020B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E13301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128E3F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8BEF72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1CDE1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B80544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2CCA7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25FAE9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BA9B2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DEB9A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B85F69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4D51E97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A76D95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C7DC22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F8DB48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3</w:t>
            </w:r>
            <w:r w:rsidRPr="00722C95">
              <w:rPr>
                <w:rFonts w:cs="Times New Roman"/>
                <w:sz w:val="18"/>
                <w:szCs w:val="18"/>
                <w:vertAlign w:val="superscript"/>
              </w:rPr>
              <w:t>rd</w:t>
            </w:r>
            <w:r w:rsidRPr="00722C95">
              <w:rPr>
                <w:rFonts w:cs="Times New Roman"/>
                <w:sz w:val="18"/>
                <w:szCs w:val="18"/>
              </w:rPr>
              <w:t xml:space="preserve"> order polynomia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A5248A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1BAD4D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783F43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C3D30C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64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2854F1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F37BE2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886E316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1998&lt;/Year&gt;&lt;RecNum&gt;150&lt;/RecNum&gt;&lt;DisplayText&gt;&lt;style face="superscript"&gt;1&lt;/style&gt;&lt;/DisplayText&gt;&lt;record&gt;&lt;rec-number&gt;150&lt;/rec-number&gt;&lt;foreign-keys&gt;&lt;key app="EN" db-id="2xe9dez2mfvpa9eztr1xvtvstewtz2zfrret" timestamp="1476719326"&gt;150&lt;/key&gt;&lt;/foreign-keys&gt;&lt;ref-type name="Journal Article"&gt;17&lt;/ref-type&gt;&lt;contributors&gt;&lt;authors&gt;&lt;author&gt;Zhang, R.&lt;/author&gt;&lt;author&gt;Zuckerman, J. H.&lt;/author&gt;&lt;author&gt;Giller, C. A.&lt;/author&gt;&lt;author&gt;Levine, B. D.&lt;/author&gt;&lt;/authors&gt;&lt;/contributors&gt;&lt;auth-address&gt;Institute for Exercise and Environmental Medicine, Presbyterian Hospital of Dallas, Texas 75231, USA.&lt;/auth-address&gt;&lt;titles&gt;&lt;title&gt;Transfer function analysis of dynamic cerebral autoregulation in humans&lt;/title&gt;&lt;secondary-title&gt;Am J Physiol&lt;/secondary-title&gt;&lt;alt-title&gt;The American journal of physiology&lt;/alt-title&gt;&lt;/titles&gt;&lt;periodical&gt;&lt;full-title&gt;Am J Physiol&lt;/full-title&gt;&lt;abbr-1&gt;Am. J. Physiol.&lt;/abbr-1&gt;&lt;abbr-2&gt;Am J Physiol&lt;/abbr-2&gt;&lt;/periodical&gt;&lt;pages&gt;H233-41&lt;/pages&gt;&lt;volume&gt;274&lt;/volume&gt;&lt;number&gt;1 Pt 2&lt;/number&gt;&lt;keywords&gt;&lt;keyword&gt;Adult&lt;/keyword&gt;&lt;keyword&gt;*Blood Flow Velocity&lt;/keyword&gt;&lt;keyword&gt;*Blood Pressure&lt;/keyword&gt;&lt;keyword&gt;Cerebral Arteries/*physiology/physiopathology&lt;/keyword&gt;&lt;keyword&gt;Cerebrovascular Circulation/*physiology&lt;/keyword&gt;&lt;keyword&gt;Female&lt;/keyword&gt;&lt;keyword&gt;Fourier Analysis&lt;/keyword&gt;&lt;keyword&gt;Homeostasis&lt;/keyword&gt;&lt;keyword&gt;Humans&lt;/keyword&gt;&lt;keyword&gt;Hypotension/physiopathology&lt;/keyword&gt;&lt;keyword&gt;Male&lt;/keyword&gt;&lt;keyword&gt;Models, Cardiovascular&lt;/keyword&gt;&lt;keyword&gt;Reference Values&lt;/keyword&gt;&lt;keyword&gt;Rest&lt;/keyword&gt;&lt;keyword&gt;Supine Position&lt;/keyword&gt;&lt;/keywords&gt;&lt;dates&gt;&lt;year&gt;1998&lt;/year&gt;&lt;pub-dates&gt;&lt;date&gt;Jan&lt;/date&gt;&lt;/pub-dates&gt;&lt;/dates&gt;&lt;isbn&gt;0002-9513 (Print)&amp;#xD;0002-9513 (Linking)&lt;/isbn&gt;&lt;accession-num&gt;9458872&lt;/accession-num&gt;&lt;urls&gt;&lt;related-urls&gt;&lt;url&gt;http://www.ncbi.nlm.nih.gov/pubmed/9458872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7C2CF4A2" w14:textId="77777777" w:rsidTr="00EB7155">
        <w:trPr>
          <w:trHeight w:val="50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11A57A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3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AA1681A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  <w:p w14:paraId="3D237D6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8E5E4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6"/>
                <w:szCs w:val="16"/>
              </w:rPr>
              <w:t>%/%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C310A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6"/>
                <w:szCs w:val="16"/>
              </w:rPr>
              <w:t>%/%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618D4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07513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>
              <w:rPr>
                <w:rFonts w:cs="Times New Roman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67D4FF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07079F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04A38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B02F40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B58582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773BB9E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9586B1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01097B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99ED5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3</w:t>
            </w:r>
            <w:r w:rsidRPr="00722C95">
              <w:rPr>
                <w:rFonts w:cs="Times New Roman"/>
                <w:sz w:val="18"/>
                <w:szCs w:val="18"/>
                <w:vertAlign w:val="superscript"/>
              </w:rPr>
              <w:t>rd</w:t>
            </w:r>
            <w:r w:rsidRPr="00722C95">
              <w:rPr>
                <w:rFonts w:cs="Times New Roman"/>
                <w:sz w:val="18"/>
                <w:szCs w:val="18"/>
              </w:rPr>
              <w:t xml:space="preserve"> order polynomia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733584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7CF949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184EA3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319BC4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64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D5A005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0CCA53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5EACFA6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F312EE" w14:paraId="658C8B1D" w14:textId="77777777" w:rsidTr="00EB7155">
        <w:trPr>
          <w:trHeight w:val="43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3B1E92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4.1 </w:t>
            </w:r>
          </w:p>
          <w:p w14:paraId="3B4B6D24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7A6D957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6ECC1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3CB6F4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E79FF0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93A1E9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B364C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E2E512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1EB3E3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BEE56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3E72777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485D865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6F7925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2B6128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DF1E01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32DE54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2C1033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1A4766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D5FF53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1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54FDD2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3E32F3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D96AD2B" w14:textId="77777777" w:rsidR="000B653A" w:rsidRPr="00722C95" w:rsidRDefault="004B1FCD" w:rsidP="00EB7155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YW5lcmFpPC9BdXRob3I+PFllYXI+MTk5ODwvWWVhcj48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YW5lcmFpPC9BdXRob3I+PFllYXI+MTk5ODwvWWVhcj48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, 7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  <w:p w14:paraId="087E04D8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</w:p>
        </w:tc>
      </w:tr>
      <w:tr w:rsidR="000B653A" w:rsidRPr="00F413E5" w14:paraId="34B3B5FC" w14:textId="77777777" w:rsidTr="00EB7155">
        <w:trPr>
          <w:trHeight w:val="334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BC1BDA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4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295EC57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98875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28C13B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2DDB69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EB2878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20673F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C9B21A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6788A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CF2058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CAA89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8B28AA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47D6AB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A734CE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45A787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20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DCC1D5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A8E373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2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CEA3EF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17F0DE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24463C1" w14:textId="77777777" w:rsidR="000B653A" w:rsidRPr="00722C95" w:rsidRDefault="004B1FCD" w:rsidP="00C23836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  <w:lang w:val="nl-NL"/>
              </w:rPr>
              <w:fldChar w:fldCharType="begin"/>
            </w:r>
            <w:r w:rsidR="00C23836">
              <w:rPr>
                <w:rFonts w:cs="Times New Roman"/>
                <w:noProof/>
                <w:sz w:val="18"/>
                <w:szCs w:val="18"/>
                <w:lang w:val="nl-NL"/>
              </w:rPr>
              <w:instrText xml:space="preserve"> ADDIN EN.CITE &lt;EndNote&gt;&lt;Cite&gt;&lt;Author&gt;Panerai&lt;/Author&gt;&lt;Year&gt;2003&lt;/Year&gt;&lt;RecNum&gt;196&lt;/RecNum&gt;&lt;DisplayText&gt;&lt;style face="superscript"&gt;7&lt;/style&gt;&lt;/DisplayText&gt;&lt;record&gt;&lt;rec-number&gt;196&lt;/rec-number&gt;&lt;foreign-keys&gt;&lt;key app="EN" db-id="2xe9dez2mfvpa9eztr1xvtvstewtz2zfrret" timestamp="1476792787"&gt;196&lt;/key&gt;&lt;/foreign-keys&gt;&lt;ref-type name="Journal Article"&gt;17&lt;/ref-type&gt;&lt;contributors&gt;&lt;authors&gt;&lt;author&gt;Panerai, R. B.&lt;/author&gt;&lt;author&gt;Eames, P. J.&lt;/author&gt;&lt;author&gt;Potter, J. F.&lt;/author&gt;&lt;/authors&gt;&lt;/contributors&gt;&lt;auth-address&gt;Division of Medical Physics, Faculty of Medicine, University of Leicester, Leicester Royal Infirmary, Leicester LE1 5WW, UK. rp9@le.ac.uk&lt;/auth-address&gt;&lt;titles&gt;&lt;title&gt;Variability of time-domain indices of dynamic cerebral autoregulation&lt;/title&gt;&lt;secondary-title&gt;Physiol Meas&lt;/secondary-title&gt;&lt;alt-title&gt;Physiological measurement&lt;/alt-title&gt;&lt;/titles&gt;&lt;periodical&gt;&lt;full-title&gt;Physiol Meas&lt;/full-title&gt;&lt;abbr-1&gt;Physiol Meas&lt;/abbr-1&gt;&lt;/periodical&gt;&lt;pages&gt;367-81&lt;/pages&gt;&lt;volume&gt;24&lt;/volume&gt;&lt;number&gt;2&lt;/number&gt;&lt;keywords&gt;&lt;keyword&gt;Adult&lt;/keyword&gt;&lt;keyword&gt;Blood Pressure/physiology&lt;/keyword&gt;&lt;keyword&gt;Carbon Dioxide/blood&lt;/keyword&gt;&lt;keyword&gt;Cerebral Arteries/physiology&lt;/keyword&gt;&lt;keyword&gt;Cerebrovascular Circulation/*physiology&lt;/keyword&gt;&lt;keyword&gt;Female&lt;/keyword&gt;&lt;keyword&gt;Homeostasis/*physiology&lt;/keyword&gt;&lt;keyword&gt;Humans&lt;/keyword&gt;&lt;keyword&gt;Longitudinal Studies&lt;/keyword&gt;&lt;keyword&gt;Male&lt;/keyword&gt;&lt;keyword&gt;Middle Aged&lt;/keyword&gt;&lt;keyword&gt;*Models, Cardiovascular&lt;/keyword&gt;&lt;keyword&gt;Reproducibility of Results&lt;/keyword&gt;&lt;keyword&gt;Respiratory Mechanics/physiology&lt;/keyword&gt;&lt;keyword&gt;Time Factors&lt;/keyword&gt;&lt;/keywords&gt;&lt;dates&gt;&lt;year&gt;2003&lt;/year&gt;&lt;pub-dates&gt;&lt;date&gt;May&lt;/date&gt;&lt;/pub-dates&gt;&lt;/dates&gt;&lt;isbn&gt;0967-3334 (Print)&amp;#xD;0967-3334 (Linking)&lt;/isbn&gt;&lt;accession-num&gt;12812422&lt;/accession-num&gt;&lt;urls&gt;&lt;related-urls&gt;&lt;url&gt;http://www.ncbi.nlm.nih.gov/pubmed/12812422&lt;/url&gt;&lt;/related-urls&gt;&lt;/urls&gt;&lt;/record&gt;&lt;/Cite&gt;&lt;/EndNote&gt;</w:instrText>
            </w:r>
            <w:r>
              <w:rPr>
                <w:rFonts w:cs="Times New Roman"/>
                <w:noProof/>
                <w:sz w:val="18"/>
                <w:szCs w:val="18"/>
                <w:lang w:val="nl-NL"/>
              </w:rPr>
              <w:fldChar w:fldCharType="separate"/>
            </w:r>
            <w:r w:rsidR="00C23836" w:rsidRPr="00C23836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7</w:t>
            </w:r>
            <w:r>
              <w:rPr>
                <w:rFonts w:cs="Times New Roman"/>
                <w:noProof/>
                <w:sz w:val="18"/>
                <w:szCs w:val="18"/>
                <w:lang w:val="nl-NL"/>
              </w:rPr>
              <w:fldChar w:fldCharType="end"/>
            </w:r>
          </w:p>
        </w:tc>
      </w:tr>
      <w:tr w:rsidR="000B653A" w:rsidRPr="00F413E5" w14:paraId="248E2294" w14:textId="77777777" w:rsidTr="00EB7155">
        <w:trPr>
          <w:trHeight w:val="334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D595A5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lastRenderedPageBreak/>
              <w:t xml:space="preserve">4.3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7EB94A0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3B1698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829809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B36C49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F20EDB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D4C279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96FEA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4B52FC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5F5D11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6307E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C329A0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C4B130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7258DE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6C247D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20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649CF6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8A772C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2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AEAD82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E73B2F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7A5F3FE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F413E5" w14:paraId="68A838C9" w14:textId="77777777" w:rsidTr="00EB7155">
        <w:trPr>
          <w:trHeight w:val="667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BD1504B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5.1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80246DB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A6511E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26CBCA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8E6F0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346D60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F8EC80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39B9DF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06D66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55D166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3F320C9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-0.15</w:t>
            </w:r>
          </w:p>
          <w:p w14:paraId="7E1AEC0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</w:t>
            </w:r>
            <w:r w:rsidRPr="00722C95">
              <w:rPr>
                <w:rFonts w:cs="Times New Roman"/>
                <w:sz w:val="18"/>
                <w:szCs w:val="18"/>
              </w:rPr>
              <w:t>-0.</w:t>
            </w:r>
            <w:r>
              <w:rPr>
                <w:rFonts w:cs="Times New Roman"/>
                <w:sz w:val="18"/>
                <w:szCs w:val="18"/>
              </w:rPr>
              <w:t>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9DCBDB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466660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65DB6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99E369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5A004C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6E5528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Hanning 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69B593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0BA3C7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3AF796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DD03C5A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1998&lt;/Year&gt;&lt;RecNum&gt;150&lt;/RecNum&gt;&lt;DisplayText&gt;&lt;style face="superscript"&gt;1&lt;/style&gt;&lt;/DisplayText&gt;&lt;record&gt;&lt;rec-number&gt;150&lt;/rec-number&gt;&lt;foreign-keys&gt;&lt;key app="EN" db-id="2xe9dez2mfvpa9eztr1xvtvstewtz2zfrret" timestamp="1476719326"&gt;150&lt;/key&gt;&lt;/foreign-keys&gt;&lt;ref-type name="Journal Article"&gt;17&lt;/ref-type&gt;&lt;contributors&gt;&lt;authors&gt;&lt;author&gt;Zhang, R.&lt;/author&gt;&lt;author&gt;Zuckerman, J. H.&lt;/author&gt;&lt;author&gt;Giller, C. A.&lt;/author&gt;&lt;author&gt;Levine, B. D.&lt;/author&gt;&lt;/authors&gt;&lt;/contributors&gt;&lt;auth-address&gt;Institute for Exercise and Environmental Medicine, Presbyterian Hospital of Dallas, Texas 75231, USA.&lt;/auth-address&gt;&lt;titles&gt;&lt;title&gt;Transfer function analysis of dynamic cerebral autoregulation in humans&lt;/title&gt;&lt;secondary-title&gt;Am J Physiol&lt;/secondary-title&gt;&lt;alt-title&gt;The American journal of physiology&lt;/alt-title&gt;&lt;/titles&gt;&lt;periodical&gt;&lt;full-title&gt;Am J Physiol&lt;/full-title&gt;&lt;abbr-1&gt;Am. J. Physiol.&lt;/abbr-1&gt;&lt;abbr-2&gt;Am J Physiol&lt;/abbr-2&gt;&lt;/periodical&gt;&lt;pages&gt;H233-41&lt;/pages&gt;&lt;volume&gt;274&lt;/volume&gt;&lt;number&gt;1 Pt 2&lt;/number&gt;&lt;keywords&gt;&lt;keyword&gt;Adult&lt;/keyword&gt;&lt;keyword&gt;*Blood Flow Velocity&lt;/keyword&gt;&lt;keyword&gt;*Blood Pressure&lt;/keyword&gt;&lt;keyword&gt;Cerebral Arteries/*physiology/physiopathology&lt;/keyword&gt;&lt;keyword&gt;Cerebrovascular Circulation/*physiology&lt;/keyword&gt;&lt;keyword&gt;Female&lt;/keyword&gt;&lt;keyword&gt;Fourier Analysis&lt;/keyword&gt;&lt;keyword&gt;Homeostasis&lt;/keyword&gt;&lt;keyword&gt;Humans&lt;/keyword&gt;&lt;keyword&gt;Hypotension/physiopathology&lt;/keyword&gt;&lt;keyword&gt;Male&lt;/keyword&gt;&lt;keyword&gt;Models, Cardiovascular&lt;/keyword&gt;&lt;keyword&gt;Reference Values&lt;/keyword&gt;&lt;keyword&gt;Rest&lt;/keyword&gt;&lt;keyword&gt;Supine Position&lt;/keyword&gt;&lt;/keywords&gt;&lt;dates&gt;&lt;year&gt;1998&lt;/year&gt;&lt;pub-dates&gt;&lt;date&gt;Jan&lt;/date&gt;&lt;/pub-dates&gt;&lt;/dates&gt;&lt;isbn&gt;0002-9513 (Print)&amp;#xD;0002-9513 (Linking)&lt;/isbn&gt;&lt;accession-num&gt;9458872&lt;/accession-num&gt;&lt;urls&gt;&lt;related-urls&gt;&lt;url&gt;http://www.ncbi.nlm.nih.gov/pubmed/9458872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F413E5" w14:paraId="518C8DDD" w14:textId="77777777" w:rsidTr="00EB7155">
        <w:trPr>
          <w:trHeight w:val="35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8976D0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5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43EA8F9" w14:textId="77777777" w:rsidR="000B653A" w:rsidRPr="00F013DC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E4FC7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B77C2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22290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88DA57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12E7F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596E4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E896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3E4635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C3920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 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8C7560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23BA80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5A8EBF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C70D55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FB470E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85CE82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F43C31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5A1154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FBA84FC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Caicedo&lt;/Author&gt;&lt;Year&gt;2016&lt;/Year&gt;&lt;RecNum&gt;362&lt;/RecNum&gt;&lt;DisplayText&gt;&lt;style face="superscript"&gt;8&lt;/style&gt;&lt;/DisplayText&gt;&lt;record&gt;&lt;rec-number&gt;362&lt;/rec-number&gt;&lt;foreign-keys&gt;&lt;key app="EN" db-id="2xe9dez2mfvpa9eztr1xvtvstewtz2zfrret" timestamp="1496910898"&gt;362&lt;/key&gt;&lt;/foreign-keys&gt;&lt;ref-type name="Journal Article"&gt;17&lt;/ref-type&gt;&lt;contributors&gt;&lt;authors&gt;&lt;author&gt;Caicedo, A.&lt;/author&gt;&lt;author&gt;Varon, C.&lt;/author&gt;&lt;author&gt;Hunyadi, B.&lt;/author&gt;&lt;author&gt;Papademetriou, M.&lt;/author&gt;&lt;author&gt;Tachtsidis, I.&lt;/author&gt;&lt;author&gt;Van Huffel, S.&lt;/author&gt;&lt;/authors&gt;&lt;/contributors&gt;&lt;auth-address&gt;Department of Electrical Engineering ESAT, STADIUS Center for Dynamical Systems, Signal Processing, and Data Analytics, KU LeuvenLeuven, Belgium; (iMinds Medical) Department Medical Information TechnologiesLeuven, Belgium.&amp;#xD;Biomedical Optics Research Laboratory, Department of Medical Physics and Bioengineering, University College London London, England.&lt;/auth-address&gt;&lt;titles&gt;&lt;title&gt;Decomposition of Near-Infrared Spectroscopy Signals Using Oblique Subspace Projections: Applications in Brain Hemodynamic Monitoring&lt;/title&gt;&lt;secondary-title&gt;Front Physiol&lt;/secondary-title&gt;&lt;/titles&gt;&lt;periodical&gt;&lt;full-title&gt;Front Physiol&lt;/full-title&gt;&lt;abbr-1&gt;Front Physiol&lt;/abbr-1&gt;&lt;/periodical&gt;&lt;pages&gt;515&lt;/pages&gt;&lt;volume&gt;7&lt;/volume&gt;&lt;keywords&gt;&lt;keyword&gt;Nirs&lt;/keyword&gt;&lt;keyword&gt;Tikhonov regularization&lt;/keyword&gt;&lt;keyword&gt;biomedical signal processing&lt;/keyword&gt;&lt;keyword&gt;brain hemodynamics&lt;/keyword&gt;&lt;keyword&gt;oblique subspace projections&lt;/keyword&gt;&lt;/keywords&gt;&lt;dates&gt;&lt;year&gt;2016&lt;/year&gt;&lt;/dates&gt;&lt;isbn&gt;1664-042X (Linking)&lt;/isbn&gt;&lt;accession-num&gt;27877133&lt;/accession-num&gt;&lt;urls&gt;&lt;related-urls&gt;&lt;url&gt;https://www.ncbi.nlm.nih.gov/pubmed/27877133&lt;/url&gt;&lt;/related-urls&gt;&lt;/urls&gt;&lt;custom2&gt;PMC5099173&lt;/custom2&gt;&lt;electronic-resource-num&gt;10.3389/fphys.2016.00515&lt;/electronic-resource-num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8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F312EE" w14:paraId="1E77A58D" w14:textId="77777777" w:rsidTr="00EB7155">
        <w:trPr>
          <w:trHeight w:val="231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82B3AB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6.1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D7859B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17B10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EE4B2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C6F90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4D63A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FF4E82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7A8B3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53A8FA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A68E2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6AA851B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-0.15</w:t>
            </w:r>
          </w:p>
          <w:p w14:paraId="5654F5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</w:t>
            </w:r>
            <w:r w:rsidRPr="00722C95">
              <w:rPr>
                <w:rFonts w:cs="Times New Roman"/>
                <w:sz w:val="18"/>
                <w:szCs w:val="18"/>
              </w:rPr>
              <w:t>-0.</w:t>
            </w:r>
            <w:r>
              <w:rPr>
                <w:rFonts w:cs="Times New Roman"/>
                <w:sz w:val="18"/>
                <w:szCs w:val="18"/>
              </w:rPr>
              <w:t>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5E563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21EEE0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9D444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75210B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2575B9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C61DBB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137D5B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4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60F01F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8CBE9F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1DBF5F5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dWxsZXI8L0F1dGhvcj48WWVhcj4yMDAzPC9ZZWFyPjxS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dWxsZXI8L0F1dGhvcj48WWVhcj4yMDAzPC9ZZWFyPjxS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9, 10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7F3B8247" w14:textId="77777777" w:rsidTr="00EB7155">
        <w:trPr>
          <w:trHeight w:val="264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F16DB4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>7.</w:t>
            </w: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AE71074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D6F0E1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87BEA3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4D5D90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AF414E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D375B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B58522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654D6D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C20DA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292B7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71A6ED6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BEDFD8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424FD8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A1F5F8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0A0104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/MS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79CB4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1D5D91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3F61DE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1.2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3E5D28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2CA53F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70328A7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b21tZXI8L0F1dGhvcj48WWVhcj4yMDEwPC9ZZWFyPjxS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b21tZXI8L0F1dGhvcj48WWVhcj4yMDEwPC9ZZWFyPjxS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F312EE" w14:paraId="33A0814A" w14:textId="77777777" w:rsidTr="00EB7155">
        <w:trPr>
          <w:trHeight w:val="549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901E86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8.1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93DDF7B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7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5B35BA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CF29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79B59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237C0D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FECC16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8C578F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BDA98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91DF3D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21523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25C7F5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inear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18D371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1885AE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7153EE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PF 0.45Hz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51B8AC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CA799C1" w14:textId="77777777" w:rsidR="000B653A" w:rsidRPr="00104B05" w:rsidRDefault="000B653A" w:rsidP="00EB7155">
            <w:pPr>
              <w:pStyle w:val="NoSpacing"/>
              <w:jc w:val="center"/>
            </w:pPr>
            <w:r>
              <w:rPr>
                <w:rFonts w:cs="Times New Roman"/>
                <w:sz w:val="18"/>
                <w:szCs w:val="18"/>
              </w:rPr>
              <w:t>6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4C27A6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3DF5E1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B28B47B" w14:textId="77777777" w:rsidR="000B653A" w:rsidRPr="00C07746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aXU8L0F1dGhvcj48WWVhcj4yMDAyPC9ZZWFyPjxSZWNO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aXU8L0F1dGhvcj48WWVhcj4yMDAyPC9ZZWFyPjxSZWNO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7, 12, 13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1BA96C6F" w14:textId="77777777" w:rsidTr="00EB7155">
        <w:trPr>
          <w:trHeight w:val="46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F8CCCF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8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7A0452C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3</w:t>
            </w:r>
          </w:p>
          <w:p w14:paraId="6A8A853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F25A62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265480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289A83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606EDC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2DC635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BDC43C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C21A34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80CCA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380CF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2573C7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ubic splin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7B6C8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05 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A45A6D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D1DB7E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8241AA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C1FC31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98D748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2BC009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17048E6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Peng&lt;/Author&gt;&lt;Year&gt;2010&lt;/Year&gt;&lt;RecNum&gt;195&lt;/RecNum&gt;&lt;DisplayText&gt;&lt;style face="superscript"&gt;14&lt;/style&gt;&lt;/DisplayText&gt;&lt;record&gt;&lt;rec-number&gt;195&lt;/rec-number&gt;&lt;foreign-keys&gt;&lt;key app="EN" db-id="2xe9dez2mfvpa9eztr1xvtvstewtz2zfrret" timestamp="1476792429"&gt;195&lt;/key&gt;&lt;/foreign-keys&gt;&lt;ref-type name="Journal Article"&gt;17&lt;/ref-type&gt;&lt;contributors&gt;&lt;authors&gt;&lt;author&gt;Peng, T.&lt;/author&gt;&lt;author&gt;Rowley, A. B.&lt;/author&gt;&lt;author&gt;Ainslie, P. N.&lt;/author&gt;&lt;author&gt;Poulin, M. J.&lt;/author&gt;&lt;author&gt;Payne, S. J.&lt;/author&gt;&lt;/authors&gt;&lt;/contributors&gt;&lt;auth-address&gt;Department of Engineering Science, University of Oxford, Oxford OX1 3PJ, UK.&lt;/auth-address&gt;&lt;titles&gt;&lt;title&gt;Wavelet phase synchronization analysis of cerebral blood flow autoregulation&lt;/title&gt;&lt;secondary-title&gt;IEEE Trans Biomed Eng&lt;/secondary-title&gt;&lt;alt-title&gt;IEEE transactions on bio-medical engineering&lt;/alt-title&gt;&lt;/titles&gt;&lt;periodical&gt;&lt;full-title&gt;IEEE Trans Biomed Eng&lt;/full-title&gt;&lt;abbr-1&gt;IEEE Trans. Biomed. Eng.&lt;/abbr-1&gt;&lt;abbr-2&gt;IEEE Trans Biomed Eng&lt;/abbr-2&gt;&lt;/periodical&gt;&lt;pages&gt;960-8&lt;/pages&gt;&lt;volume&gt;57&lt;/volume&gt;&lt;number&gt;4&lt;/number&gt;&lt;keywords&gt;&lt;keyword&gt;Algorithms&lt;/keyword&gt;&lt;keyword&gt;Blood Flow Velocity/*physiology&lt;/keyword&gt;&lt;keyword&gt;Blood Pressure/*physiology&lt;/keyword&gt;&lt;keyword&gt;Carbon Dioxide/analysis&lt;/keyword&gt;&lt;keyword&gt;Cerebral Cortex/*blood supply&lt;/keyword&gt;&lt;keyword&gt;Cerebrovascular Circulation/physiology&lt;/keyword&gt;&lt;keyword&gt;Computer Simulation&lt;/keyword&gt;&lt;keyword&gt;Electroencephalography/*methods&lt;/keyword&gt;&lt;keyword&gt;Homeostasis/*physiology&lt;/keyword&gt;&lt;keyword&gt;Humans&lt;/keyword&gt;&lt;keyword&gt;Multivariate Analysis&lt;/keyword&gt;&lt;keyword&gt;*Signal Processing, Computer-Assisted&lt;/keyword&gt;&lt;/keywords&gt;&lt;dates&gt;&lt;year&gt;2010&lt;/year&gt;&lt;pub-dates&gt;&lt;date&gt;Apr&lt;/date&gt;&lt;/pub-dates&gt;&lt;/dates&gt;&lt;isbn&gt;1558-2531 (Electronic)&amp;#xD;0018-9294 (Linking)&lt;/isbn&gt;&lt;accession-num&gt;20142164&lt;/accession-num&gt;&lt;urls&gt;&lt;related-urls&gt;&lt;url&gt;http://www.ncbi.nlm.nih.gov/pubmed/20142164&lt;/url&gt;&lt;/related-urls&gt;&lt;/urls&gt;&lt;electronic-resource-num&gt;10.1109/TBME.2009.2024265&lt;/electronic-resource-num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4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F312EE" w14:paraId="7F76811E" w14:textId="77777777" w:rsidTr="00EB7155">
        <w:trPr>
          <w:trHeight w:val="492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DB19FBC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9.1  </w:t>
            </w:r>
          </w:p>
          <w:p w14:paraId="3249DF17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  <w:p w14:paraId="57004F7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1F68252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F24CB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75186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3571F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A6309F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483449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AEC381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330AA4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D00B95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7FD3E34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7-0.15</w:t>
            </w:r>
          </w:p>
          <w:p w14:paraId="7EC2E0F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</w:t>
            </w:r>
            <w:r w:rsidRPr="00722C95">
              <w:rPr>
                <w:rFonts w:cs="Times New Roman"/>
                <w:sz w:val="18"/>
                <w:szCs w:val="18"/>
              </w:rPr>
              <w:t>-0.</w:t>
            </w:r>
            <w:r>
              <w:rPr>
                <w:rFonts w:cs="Times New Roman"/>
                <w:sz w:val="18"/>
                <w:szCs w:val="18"/>
              </w:rPr>
              <w:t>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3E9E7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E52BAA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6CFC76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C21845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CE0151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B94FDD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DDC45E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6728C5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37F45F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4AB01F3" w14:textId="77777777" w:rsidR="000B653A" w:rsidRPr="00C07746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2YW4gQmVlazwvQXV0aG9yPjxZZWFyPjIwMTI8L1llYXI+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2YW4gQmVlazwvQXV0aG9yPjxZZWFyPjIwMTI8L1llYXI+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15, 16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309405BC" w14:textId="77777777" w:rsidTr="00EB7155">
        <w:trPr>
          <w:trHeight w:val="366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04464CC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9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ADB9430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0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4D0EA7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DC027E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FC7C41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DBAE49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E0A28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C8639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3A29C4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05267F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46B91E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DC9FC1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8D9447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2246CF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A74EA2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247399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17895B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A147B1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EC3645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8EC6964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Heskamp&lt;/Author&gt;&lt;Year&gt;2013&lt;/Year&gt;&lt;RecNum&gt;272&lt;/RecNum&gt;&lt;DisplayText&gt;&lt;style face="superscript"&gt;17&lt;/style&gt;&lt;/DisplayText&gt;&lt;record&gt;&lt;rec-number&gt;272&lt;/rec-number&gt;&lt;foreign-keys&gt;&lt;key app="EN" db-id="2xe9dez2mfvpa9eztr1xvtvstewtz2zfrret" timestamp="1476794548"&gt;272&lt;/key&gt;&lt;/foreign-keys&gt;&lt;ref-type name="Journal Article"&gt;17&lt;/ref-type&gt;&lt;contributors&gt;&lt;authors&gt;&lt;author&gt;Heskamp, L.&lt;/author&gt;&lt;author&gt;Meel-van den Abeelen, A.&lt;/author&gt;&lt;author&gt;Katsogridakis, E.&lt;/author&gt;&lt;author&gt;Panerai, R.&lt;/author&gt;&lt;author&gt;Simpson, D.&lt;/author&gt;&lt;author&gt;Lagro, J.&lt;/author&gt;&lt;author&gt;Claassen, J.&lt;/author&gt;&lt;/authors&gt;&lt;/contributors&gt;&lt;auth-address&gt;Radboud Univ Nijmegen, Med Ctr, Dept Geriatr Med, NL-6525 ED Nijmegen, Netherlands&amp;#xD;Univ Twente, MIRA Inst Biomed Technol &amp;amp; Tech Med, Fac Sci &amp;amp; Technol, NL-7500 AE Enschede, Netherlands&amp;#xD;Univ Leicester, Leicester LE1 7RH, Leics, England&amp;#xD;Univ Southampton, Southampton SO9 5NH, Hants, England&lt;/auth-address&gt;&lt;titles&gt;&lt;title&gt;Convergent cross mapping: a promising technique for future cerebral autoregulation estimation&lt;/title&gt;&lt;secondary-title&gt;Cerebrovascular Diseases&lt;/secondary-title&gt;&lt;alt-title&gt;Cerebrovasc Dis&lt;/alt-title&gt;&lt;/titles&gt;&lt;periodical&gt;&lt;full-title&gt;Cerebrovascular Diseases&lt;/full-title&gt;&lt;abbr-1&gt;Cerebrovasc Dis&lt;/abbr-1&gt;&lt;/periodical&gt;&lt;alt-periodical&gt;&lt;full-title&gt;Cerebrovascular Diseases&lt;/full-title&gt;&lt;abbr-1&gt;Cerebrovasc Dis&lt;/abbr-1&gt;&lt;/alt-periodical&gt;&lt;pages&gt;15-16&lt;/pages&gt;&lt;volume&gt;35&lt;/volume&gt;&lt;dates&gt;&lt;year&gt;2013&lt;/year&gt;&lt;/dates&gt;&lt;isbn&gt;1015-9770&lt;/isbn&gt;&lt;accession-num&gt;WOS:000323941700045&lt;/accession-num&gt;&lt;urls&gt;&lt;related-urls&gt;&lt;url&gt;&amp;lt;Go to ISI&amp;gt;://WOS:000323941700045&lt;/url&gt;&lt;/related-urls&gt;&lt;/urls&gt;&lt;language&gt;English&lt;/languag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7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182A65" w14:paraId="7570B1BE" w14:textId="77777777" w:rsidTr="00EB7155">
        <w:trPr>
          <w:trHeight w:val="686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9ACC00F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1.1  </w:t>
            </w:r>
          </w:p>
          <w:p w14:paraId="3350D33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EC3E80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  <w:p w14:paraId="7CA948D4" w14:textId="77777777" w:rsidR="000B653A" w:rsidRPr="00722C95" w:rsidRDefault="000B653A" w:rsidP="00EB7155">
            <w:pPr>
              <w:pStyle w:val="NoSpacing"/>
              <w:rPr>
                <w:rFonts w:eastAsia="Times New Roman" w:cs="Times New Roman"/>
                <w:color w:val="000000"/>
                <w:sz w:val="16"/>
                <w:szCs w:val="16"/>
                <w:lang w:eastAsia="nl-NL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55BE9A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21E55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0BB2AF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76BFDD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4F66FE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2FFDB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524EE3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4D33ED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571ECB5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536BD7D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</w:t>
            </w:r>
            <w:r>
              <w:rPr>
                <w:rFonts w:cs="Times New Roman"/>
                <w:sz w:val="18"/>
                <w:szCs w:val="18"/>
              </w:rPr>
              <w:t>5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4544E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B702E6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inear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9B1D8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6CD619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0263CC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5F613A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C5CCF7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F8F589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945EB8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triangular 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A6951B7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>
              <w:rPr>
                <w:rFonts w:cs="Times New Roman"/>
                <w:sz w:val="18"/>
                <w:szCs w:val="18"/>
                <w:lang w:val="nl-NL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  <w:lang w:val="nl-NL"/>
              </w:rPr>
              <w:instrText xml:space="preserve"> ADDIN EN.CITE &lt;EndNote&gt;&lt;Cite&gt;&lt;Author&gt;Panerai&lt;/Author&gt;&lt;Year&gt;1998&lt;/Year&gt;&lt;RecNum&gt;9&lt;/RecNum&gt;&lt;DisplayText&gt;&lt;style face="superscript"&gt;2&lt;/style&gt;&lt;/DisplayText&gt;&lt;record&gt;&lt;rec-number&gt;9&lt;/rec-number&gt;&lt;foreign-keys&gt;&lt;key app="EN" db-id="2xe9dez2mfvpa9eztr1xvtvstewtz2zfrret" timestamp="1476372311"&gt;9&lt;/key&gt;&lt;/foreign-keys&gt;&lt;ref-type name="Journal Article"&gt;17&lt;/ref-type&gt;&lt;contributors&gt;&lt;authors&gt;&lt;author&gt;Panerai, R. B.&lt;/author&gt;&lt;author&gt;White, R. P.&lt;/author&gt;&lt;author&gt;Markus, H. S.&lt;/author&gt;&lt;author&gt;Evans, D. H.&lt;/author&gt;&lt;/authors&gt;&lt;/contributors&gt;&lt;auth-address&gt;Division of Medical Physics, University of Leicester Faculty of Medicine, and Department of Clinical Neurosciences, King&amp;apos;s College School of Medicine and Dentistry and the Institute of Psychiatry, London, UK. rp9@le.ac.uk&lt;/auth-address&gt;&lt;titles&gt;&lt;title&gt;Grading of cerebral dynamic autoregulation from spontaneous fluctuations in arterial blood pressure&lt;/title&gt;&lt;secondary-title&gt;Stroke&lt;/secondary-title&gt;&lt;alt-title&gt;Stroke; a journal of cerebral circulation&lt;/alt-title&gt;&lt;/titles&gt;&lt;periodical&gt;&lt;full-title&gt;Stroke&lt;/full-title&gt;&lt;abbr-1&gt;Stroke&lt;/abbr-1&gt;&lt;abbr-2&gt;Stroke&lt;/abbr-2&gt;&lt;/periodical&gt;&lt;pages&gt;2341-6&lt;/pages&gt;&lt;volume&gt;29&lt;/volume&gt;&lt;number&gt;11&lt;/number&gt;&lt;keywords&gt;&lt;keyword&gt;Analysis of Variance&lt;/keyword&gt;&lt;keyword&gt;Blood Flow Velocity&lt;/keyword&gt;&lt;keyword&gt;Blood Pressure/*physiology&lt;/keyword&gt;&lt;keyword&gt;Carotid Stenosis/physiopathology/surgery/*ultrasonography&lt;/keyword&gt;&lt;keyword&gt;Cerebrovascular Circulation/*physiology&lt;/keyword&gt;&lt;keyword&gt;Endarterectomy, Carotid&lt;/keyword&gt;&lt;keyword&gt;Homeostasis/*physiology&lt;/keyword&gt;&lt;keyword&gt;Humans&lt;/keyword&gt;&lt;keyword&gt;Ultrasonography, Doppler, Transcranial&lt;/keyword&gt;&lt;/keywords&gt;&lt;dates&gt;&lt;year&gt;1998&lt;/year&gt;&lt;pub-dates&gt;&lt;date&gt;Nov&lt;/date&gt;&lt;/pub-dates&gt;&lt;/dates&gt;&lt;isbn&gt;0039-2499 (Print)&amp;#xD;0039-2499 (Linking)&lt;/isbn&gt;&lt;accession-num&gt;9804645&lt;/accession-num&gt;&lt;urls&gt;&lt;related-urls&gt;&lt;url&gt;http://www.ncbi.nlm.nih.gov/pubmed/9804645&lt;/url&gt;&lt;/related-urls&gt;&lt;/urls&gt;&lt;/record&gt;&lt;/Cite&gt;&lt;/EndNote&gt;</w:instrText>
            </w:r>
            <w:r>
              <w:rPr>
                <w:rFonts w:cs="Times New Roman"/>
                <w:sz w:val="18"/>
                <w:szCs w:val="18"/>
                <w:lang w:val="nl-NL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</w:t>
            </w:r>
            <w:r>
              <w:rPr>
                <w:rFonts w:cs="Times New Roman"/>
                <w:sz w:val="18"/>
                <w:szCs w:val="18"/>
                <w:lang w:val="nl-NL"/>
              </w:rPr>
              <w:fldChar w:fldCharType="end"/>
            </w:r>
          </w:p>
        </w:tc>
      </w:tr>
      <w:tr w:rsidR="000B653A" w:rsidRPr="00B9467C" w14:paraId="4F45AA64" w14:textId="77777777" w:rsidTr="00EB7155">
        <w:trPr>
          <w:trHeight w:val="684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F5FC52C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1.2  </w:t>
            </w:r>
          </w:p>
          <w:p w14:paraId="181C32A1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CCF17E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FD451A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</w:t>
            </w:r>
            <w:r w:rsidRPr="00722C95">
              <w:rPr>
                <w:rFonts w:cs="Times New Roman"/>
                <w:sz w:val="18"/>
                <w:szCs w:val="18"/>
              </w:rPr>
              <w:t>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4D6CF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</w:t>
            </w:r>
            <w:r w:rsidRPr="00722C95">
              <w:rPr>
                <w:rFonts w:cs="Times New Roman"/>
                <w:sz w:val="18"/>
                <w:szCs w:val="18"/>
              </w:rPr>
              <w:t>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5A8FA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545FB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8DD4E3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0D8B0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9ACA6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C54BDB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29FF1A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3AB8E33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</w:t>
            </w:r>
            <w:r>
              <w:rPr>
                <w:rFonts w:cs="Times New Roman"/>
                <w:sz w:val="18"/>
                <w:szCs w:val="18"/>
              </w:rPr>
              <w:t>5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F0BA9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B344E3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inear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0A94F6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A57D7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6F4C10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69DA84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94D358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20B93C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130E60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triangular 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BF55EE1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5B3808" w14:paraId="2EE2026D" w14:textId="77777777" w:rsidTr="00EB7155">
        <w:trPr>
          <w:trHeight w:val="596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EA6913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1.3  </w:t>
            </w:r>
          </w:p>
          <w:p w14:paraId="171D275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47A4DC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  <w:p w14:paraId="7307A994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801997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/%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6A1AA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/%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8DC5D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EAEFD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E00E4A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351903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B15B5B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E9088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48F8A46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05C7748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</w:t>
            </w:r>
            <w:r>
              <w:rPr>
                <w:rFonts w:cs="Times New Roman"/>
                <w:sz w:val="18"/>
                <w:szCs w:val="18"/>
              </w:rPr>
              <w:t>5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FCD737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7D2BC8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inear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A98226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96D61B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44AE3E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815EBC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C025F5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20FB19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F1BED4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triangular 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D6AA252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485F44" w14:paraId="461C73DC" w14:textId="77777777" w:rsidTr="00EB7155">
        <w:trPr>
          <w:trHeight w:val="276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F83D2F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lastRenderedPageBreak/>
              <w:t xml:space="preserve">11.4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F40E62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7CA6E9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C024E0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/%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F78704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A7953A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8AF60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D0E160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0700B6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572F1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B6B8D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DDE7B2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B277FF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one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56485F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+MS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C75065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081F44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4842CC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DB63C2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232ECC8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5695CDD" w14:textId="77777777" w:rsidR="000B653A" w:rsidRPr="00485F44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>
              <w:rPr>
                <w:rFonts w:cs="Times New Roman"/>
                <w:sz w:val="18"/>
                <w:szCs w:val="18"/>
                <w:lang w:val="nl-NL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  <w:lang w:val="nl-NL"/>
              </w:rPr>
              <w:instrText xml:space="preserve"> ADDIN EN.CITE &lt;EndNote&gt;&lt;Cite&gt;&lt;Author&gt;Panerai&lt;/Author&gt;&lt;Year&gt;2000&lt;/Year&gt;&lt;RecNum&gt;198&lt;/RecNum&gt;&lt;DisplayText&gt;&lt;style face="superscript"&gt;18&lt;/style&gt;&lt;/DisplayText&gt;&lt;record&gt;&lt;rec-number&gt;198&lt;/rec-number&gt;&lt;foreign-keys&gt;&lt;key app="EN" db-id="2xe9dez2mfvpa9eztr1xvtvstewtz2zfrret" timestamp="1476793449"&gt;198&lt;/key&gt;&lt;/foreign-keys&gt;&lt;ref-type name="Journal Article"&gt;17&lt;/ref-type&gt;&lt;contributors&gt;&lt;authors&gt;&lt;author&gt;Panerai, R. B.&lt;/author&gt;&lt;author&gt;Simpson, D. M.&lt;/author&gt;&lt;author&gt;Deverson, S. T.&lt;/author&gt;&lt;author&gt;Mahony, P.&lt;/author&gt;&lt;author&gt;Hayes, P.&lt;/author&gt;&lt;author&gt;Evans, D. H.&lt;/author&gt;&lt;/authors&gt;&lt;/contributors&gt;&lt;auth-address&gt;Division of Medical Physics, Faculty of Medicine, University of Leicester, U.K. rp9@le.ac.uk&lt;/auth-address&gt;&lt;titles&gt;&lt;title&gt;Multivariate dynamic analysis of cerebral blood flow regulation in humans&lt;/title&gt;&lt;secondary-title&gt;IEEE Trans Biomed Eng&lt;/secondary-title&gt;&lt;alt-title&gt;IEEE transactions on bio-medical engineering&lt;/alt-title&gt;&lt;/titles&gt;&lt;periodical&gt;&lt;full-title&gt;IEEE Trans Biomed Eng&lt;/full-title&gt;&lt;abbr-1&gt;IEEE Trans. Biomed. Eng.&lt;/abbr-1&gt;&lt;abbr-2&gt;IEEE Trans Biomed Eng&lt;/abbr-2&gt;&lt;/periodical&gt;&lt;pages&gt;419-23&lt;/pages&gt;&lt;volume&gt;47&lt;/volume&gt;&lt;number&gt;3&lt;/number&gt;&lt;keywords&gt;&lt;keyword&gt;Adult&lt;/keyword&gt;&lt;keyword&gt;Blood Pressure/physiology&lt;/keyword&gt;&lt;keyword&gt;Calibration&lt;/keyword&gt;&lt;keyword&gt;Carbon Dioxide/blood&lt;/keyword&gt;&lt;keyword&gt;Cerebrovascular Circulation/*physiology&lt;/keyword&gt;&lt;keyword&gt;Fourier Analysis&lt;/keyword&gt;&lt;keyword&gt;Humans&lt;/keyword&gt;&lt;keyword&gt;Laser-Doppler Flowmetry/*methods&lt;/keyword&gt;&lt;keyword&gt;Middle Aged&lt;/keyword&gt;&lt;keyword&gt;Models, Biological&lt;/keyword&gt;&lt;keyword&gt;Monte Carlo Method&lt;/keyword&gt;&lt;keyword&gt;Reference Values&lt;/keyword&gt;&lt;keyword&gt;Signal Processing, Computer-Assisted&lt;/keyword&gt;&lt;keyword&gt;Tidal Volume/physiology&lt;/keyword&gt;&lt;/keywords&gt;&lt;dates&gt;&lt;year&gt;2000&lt;/year&gt;&lt;pub-dates&gt;&lt;date&gt;Mar&lt;/date&gt;&lt;/pub-dates&gt;&lt;/dates&gt;&lt;isbn&gt;0018-9294 (Print)&amp;#xD;0018-9294 (Linking)&lt;/isbn&gt;&lt;accession-num&gt;10743786&lt;/accession-num&gt;&lt;urls&gt;&lt;related-urls&gt;&lt;url&gt;http://www.ncbi.nlm.nih.gov/pubmed/10743786&lt;/url&gt;&lt;/related-urls&gt;&lt;/urls&gt;&lt;electronic-resource-num&gt;10.1109/10.827312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  <w:lang w:val="nl-NL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18</w:t>
            </w:r>
            <w:r>
              <w:rPr>
                <w:rFonts w:cs="Times New Roman"/>
                <w:sz w:val="18"/>
                <w:szCs w:val="18"/>
                <w:lang w:val="nl-NL"/>
              </w:rPr>
              <w:fldChar w:fldCharType="end"/>
            </w:r>
          </w:p>
        </w:tc>
      </w:tr>
      <w:tr w:rsidR="000B653A" w:rsidRPr="00B9467C" w14:paraId="71714F52" w14:textId="77777777" w:rsidTr="00EB7155">
        <w:trPr>
          <w:trHeight w:val="475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C95962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1.5 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1ADA70A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nl-NL"/>
              </w:rPr>
              <w:t>9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EDFAC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DBB985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CF08F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986FC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0061DE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B53E1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51BF42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C71BF4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2C2E09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92F526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Linear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7A21A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one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36AC0E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177518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3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97FB2A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2F5D89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C82A82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0B79490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6F2F36C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aW1wc29uPC9BdXRob3I+PFllYXI+MjAwMTwvWWVhcj48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aW1wc29uPC9BdXRob3I+PFllYXI+MjAwMTwvWWVhcj48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9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B9467C" w14:paraId="4B3F4AC1" w14:textId="77777777" w:rsidTr="00EB7155">
        <w:trPr>
          <w:trHeight w:val="263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2FCFBDF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1.6 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E574FE2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4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6A081F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6A5E98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%/%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5FC6D8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02C88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D4DAB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D82E6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D78B93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B65B19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759F1E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0A2DA4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29DA79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one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5325F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889C55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864C8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D7019D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09CA7A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</w:tcPr>
          <w:p w14:paraId="74D9456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E486B0A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Panerai&lt;/Author&gt;&lt;Year&gt;2000&lt;/Year&gt;&lt;RecNum&gt;198&lt;/RecNum&gt;&lt;DisplayText&gt;&lt;style face="superscript"&gt;18&lt;/style&gt;&lt;/DisplayText&gt;&lt;record&gt;&lt;rec-number&gt;198&lt;/rec-number&gt;&lt;foreign-keys&gt;&lt;key app="EN" db-id="2xe9dez2mfvpa9eztr1xvtvstewtz2zfrret" timestamp="1476793449"&gt;198&lt;/key&gt;&lt;/foreign-keys&gt;&lt;ref-type name="Journal Article"&gt;17&lt;/ref-type&gt;&lt;contributors&gt;&lt;authors&gt;&lt;author&gt;Panerai, R. B.&lt;/author&gt;&lt;author&gt;Simpson, D. M.&lt;/author&gt;&lt;author&gt;Deverson, S. T.&lt;/author&gt;&lt;author&gt;Mahony, P.&lt;/author&gt;&lt;author&gt;Hayes, P.&lt;/author&gt;&lt;author&gt;Evans, D. H.&lt;/author&gt;&lt;/authors&gt;&lt;/contributors&gt;&lt;auth-address&gt;Division of Medical Physics, Faculty of Medicine, University of Leicester, U.K. rp9@le.ac.uk&lt;/auth-address&gt;&lt;titles&gt;&lt;title&gt;Multivariate dynamic analysis of cerebral blood flow regulation in humans&lt;/title&gt;&lt;secondary-title&gt;IEEE Trans Biomed Eng&lt;/secondary-title&gt;&lt;alt-title&gt;IEEE transactions on bio-medical engineering&lt;/alt-title&gt;&lt;/titles&gt;&lt;periodical&gt;&lt;full-title&gt;IEEE Trans Biomed Eng&lt;/full-title&gt;&lt;abbr-1&gt;IEEE Trans. Biomed. Eng.&lt;/abbr-1&gt;&lt;abbr-2&gt;IEEE Trans Biomed Eng&lt;/abbr-2&gt;&lt;/periodical&gt;&lt;pages&gt;419-23&lt;/pages&gt;&lt;volume&gt;47&lt;/volume&gt;&lt;number&gt;3&lt;/number&gt;&lt;keywords&gt;&lt;keyword&gt;Adult&lt;/keyword&gt;&lt;keyword&gt;Blood Pressure/physiology&lt;/keyword&gt;&lt;keyword&gt;Calibration&lt;/keyword&gt;&lt;keyword&gt;Carbon Dioxide/blood&lt;/keyword&gt;&lt;keyword&gt;Cerebrovascular Circulation/*physiology&lt;/keyword&gt;&lt;keyword&gt;Fourier Analysis&lt;/keyword&gt;&lt;keyword&gt;Humans&lt;/keyword&gt;&lt;keyword&gt;Laser-Doppler Flowmetry/*methods&lt;/keyword&gt;&lt;keyword&gt;Middle Aged&lt;/keyword&gt;&lt;keyword&gt;Models, Biological&lt;/keyword&gt;&lt;keyword&gt;Monte Carlo Method&lt;/keyword&gt;&lt;keyword&gt;Reference Values&lt;/keyword&gt;&lt;keyword&gt;Signal Processing, Computer-Assisted&lt;/keyword&gt;&lt;keyword&gt;Tidal Volume/physiology&lt;/keyword&gt;&lt;/keywords&gt;&lt;dates&gt;&lt;year&gt;2000&lt;/year&gt;&lt;pub-dates&gt;&lt;date&gt;Mar&lt;/date&gt;&lt;/pub-dates&gt;&lt;/dates&gt;&lt;isbn&gt;0018-9294 (Print)&amp;#xD;0018-9294 (Linking)&lt;/isbn&gt;&lt;accession-num&gt;10743786&lt;/accession-num&gt;&lt;urls&gt;&lt;related-urls&gt;&lt;url&gt;http://www.ncbi.nlm.nih.gov/pubmed/10743786&lt;/url&gt;&lt;/related-urls&gt;&lt;/urls&gt;&lt;electronic-resource-num&gt;10.1109/10.827312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18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345BED4D" w14:textId="77777777" w:rsidTr="00EB7155">
        <w:trPr>
          <w:trHeight w:val="675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623AC1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2.1 </w:t>
            </w:r>
          </w:p>
          <w:p w14:paraId="318D263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  <w:p w14:paraId="0EFF4F71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3975E84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  <w:p w14:paraId="1111DE3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58601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103B75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69C3B1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29503E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9C3A7A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202CF3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D430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76498B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2-0.07</w:t>
            </w:r>
          </w:p>
          <w:p w14:paraId="494337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07-0.20</w:t>
            </w:r>
          </w:p>
          <w:p w14:paraId="32B85B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0.20-0.3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59CCC7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B5D03C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Linear</w:t>
            </w:r>
            <w:r>
              <w:rPr>
                <w:rFonts w:cs="Times New Roman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A67415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3</w:t>
            </w:r>
            <w:r w:rsidRPr="00722C95">
              <w:rPr>
                <w:rFonts w:cs="Times New Roman"/>
                <w:sz w:val="18"/>
                <w:szCs w:val="18"/>
                <w:vertAlign w:val="superscript"/>
              </w:rPr>
              <w:t>rd</w:t>
            </w:r>
            <w:r w:rsidRPr="00722C95">
              <w:rPr>
                <w:rFonts w:cs="Times New Roman"/>
                <w:sz w:val="18"/>
                <w:szCs w:val="18"/>
              </w:rPr>
              <w:t xml:space="preserve"> order polynomia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641673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6226C7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1A730C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Hanning 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607E4B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8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7DE1BD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EDE0AF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756E6F0" w14:textId="77777777" w:rsidR="000B653A" w:rsidRPr="00722C95" w:rsidRDefault="004B1FCD" w:rsidP="00EB7155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1998&lt;/Year&gt;&lt;RecNum&gt;150&lt;/RecNum&gt;&lt;DisplayText&gt;&lt;style face="superscript"&gt;1&lt;/style&gt;&lt;/DisplayText&gt;&lt;record&gt;&lt;rec-number&gt;150&lt;/rec-number&gt;&lt;foreign-keys&gt;&lt;key app="EN" db-id="2xe9dez2mfvpa9eztr1xvtvstewtz2zfrret" timestamp="1476719326"&gt;150&lt;/key&gt;&lt;/foreign-keys&gt;&lt;ref-type name="Journal Article"&gt;17&lt;/ref-type&gt;&lt;contributors&gt;&lt;authors&gt;&lt;author&gt;Zhang, R.&lt;/author&gt;&lt;author&gt;Zuckerman, J. H.&lt;/author&gt;&lt;author&gt;Giller, C. A.&lt;/author&gt;&lt;author&gt;Levine, B. D.&lt;/author&gt;&lt;/authors&gt;&lt;/contributors&gt;&lt;auth-address&gt;Institute for Exercise and Environmental Medicine, Presbyterian Hospital of Dallas, Texas 75231, USA.&lt;/auth-address&gt;&lt;titles&gt;&lt;title&gt;Transfer function analysis of dynamic cerebral autoregulation in humans&lt;/title&gt;&lt;secondary-title&gt;Am J Physiol&lt;/secondary-title&gt;&lt;alt-title&gt;The American journal of physiology&lt;/alt-title&gt;&lt;/titles&gt;&lt;periodical&gt;&lt;full-title&gt;Am J Physiol&lt;/full-title&gt;&lt;abbr-1&gt;Am. J. Physiol.&lt;/abbr-1&gt;&lt;abbr-2&gt;Am J Physiol&lt;/abbr-2&gt;&lt;/periodical&gt;&lt;pages&gt;H233-41&lt;/pages&gt;&lt;volume&gt;274&lt;/volume&gt;&lt;number&gt;1 Pt 2&lt;/number&gt;&lt;keywords&gt;&lt;keyword&gt;Adult&lt;/keyword&gt;&lt;keyword&gt;*Blood Flow Velocity&lt;/keyword&gt;&lt;keyword&gt;*Blood Pressure&lt;/keyword&gt;&lt;keyword&gt;Cerebral Arteries/*physiology/physiopathology&lt;/keyword&gt;&lt;keyword&gt;Cerebrovascular Circulation/*physiology&lt;/keyword&gt;&lt;keyword&gt;Female&lt;/keyword&gt;&lt;keyword&gt;Fourier Analysis&lt;/keyword&gt;&lt;keyword&gt;Homeostasis&lt;/keyword&gt;&lt;keyword&gt;Humans&lt;/keyword&gt;&lt;keyword&gt;Hypotension/physiopathology&lt;/keyword&gt;&lt;keyword&gt;Male&lt;/keyword&gt;&lt;keyword&gt;Models, Cardiovascular&lt;/keyword&gt;&lt;keyword&gt;Reference Values&lt;/keyword&gt;&lt;keyword&gt;Rest&lt;/keyword&gt;&lt;keyword&gt;Supine Position&lt;/keyword&gt;&lt;/keywords&gt;&lt;dates&gt;&lt;year&gt;1998&lt;/year&gt;&lt;pub-dates&gt;&lt;date&gt;Jan&lt;/date&gt;&lt;/pub-dates&gt;&lt;/dates&gt;&lt;isbn&gt;0002-9513 (Print)&amp;#xD;0002-9513 (Linking)&lt;/isbn&gt;&lt;accession-num&gt;9458872&lt;/accession-num&gt;&lt;urls&gt;&lt;related-urls&gt;&lt;url&gt;http://www.ncbi.nlm.nih.gov/pubmed/9458872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  <w:p w14:paraId="5BE67D25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722C95" w14:paraId="3D05BAAD" w14:textId="77777777" w:rsidTr="00EB7155">
        <w:trPr>
          <w:trHeight w:val="339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45AB7C4A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2.2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ECBEA2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FE236F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462FA3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42700E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5B6D3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979F77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717E02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x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FF3A6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F7002B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241D8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F8D02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FB6444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E66D7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A5E67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2B8AB53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Hanning 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191741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1.2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41F16C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7BABA2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1831693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/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&lt;EndNote&gt;&lt;Cite&gt;&lt;Author&gt;Panerai&lt;/Author&gt;&lt;Year&gt;1998&lt;/Year&gt;&lt;RecNum&gt;9&lt;/RecNum&gt;&lt;DisplayText&gt;&lt;style face="superscript"&gt;2&lt;/style&gt;&lt;/DisplayText&gt;&lt;record&gt;&lt;rec-number&gt;9&lt;/rec-number&gt;&lt;foreign-keys&gt;&lt;key app="EN" db-id="2xe9dez2mfvpa9eztr1xvtvstewtz2zfrret" timestamp="1476372311"&gt;9&lt;/key&gt;&lt;/foreign-keys&gt;&lt;ref-type name="Journal Article"&gt;17&lt;/ref-type&gt;&lt;contributors&gt;&lt;authors&gt;&lt;author&gt;Panerai, R. B.&lt;/author&gt;&lt;author&gt;White, R. P.&lt;/author&gt;&lt;author&gt;Markus, H. S.&lt;/author&gt;&lt;author&gt;Evans, D. H.&lt;/author&gt;&lt;/authors&gt;&lt;/contributors&gt;&lt;auth-address&gt;Division of Medical Physics, University of Leicester Faculty of Medicine, and Department of Clinical Neurosciences, King&amp;apos;s College School of Medicine and Dentistry and the Institute of Psychiatry, London, UK. rp9@le.ac.uk&lt;/auth-address&gt;&lt;titles&gt;&lt;title&gt;Grading of cerebral dynamic autoregulation from spontaneous fluctuations in arterial blood pressure&lt;/title&gt;&lt;secondary-title&gt;Stroke&lt;/secondary-title&gt;&lt;alt-title&gt;Stroke; a journal of cerebral circulation&lt;/alt-title&gt;&lt;/titles&gt;&lt;periodical&gt;&lt;full-title&gt;Stroke&lt;/full-title&gt;&lt;abbr-1&gt;Stroke&lt;/abbr-1&gt;&lt;abbr-2&gt;Stroke&lt;/abbr-2&gt;&lt;/periodical&gt;&lt;pages&gt;2341-6&lt;/pages&gt;&lt;volume&gt;29&lt;/volume&gt;&lt;number&gt;11&lt;/number&gt;&lt;keywords&gt;&lt;keyword&gt;Analysis of Variance&lt;/keyword&gt;&lt;keyword&gt;Blood Flow Velocity&lt;/keyword&gt;&lt;keyword&gt;Blood Pressure/*physiology&lt;/keyword&gt;&lt;keyword&gt;Carotid Stenosis/physiopathology/surgery/*ultrasonography&lt;/keyword&gt;&lt;keyword&gt;Cerebrovascular Circulation/*physiology&lt;/keyword&gt;&lt;keyword&gt;Endarterectomy, Carotid&lt;/keyword&gt;&lt;keyword&gt;Homeostasis/*physiology&lt;/keyword&gt;&lt;keyword&gt;Humans&lt;/keyword&gt;&lt;keyword&gt;Ultrasonography, Doppler, Transcranial&lt;/keyword&gt;&lt;/keywords&gt;&lt;dates&gt;&lt;year&gt;1998&lt;/year&gt;&lt;pub-dates&gt;&lt;date&gt;Nov&lt;/date&gt;&lt;/pub-dates&gt;&lt;/dates&gt;&lt;isbn&gt;0039-2499 (Print)&amp;#xD;0039-2499 (Linking)&lt;/isbn&gt;&lt;accession-num&gt;9804645&lt;/accession-num&gt;&lt;urls&gt;&lt;related-urls&gt;&lt;url&gt;http://www.ncbi.nlm.nih.gov/pubmed/9804645&lt;/url&gt;&lt;/related-urls&gt;&lt;/urls&gt;&lt;/record&gt;&lt;/Cite&gt;&lt;/EndNote&gt;</w:instrText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1AD5BD17" w14:textId="77777777" w:rsidTr="00EB7155">
        <w:trPr>
          <w:trHeight w:val="41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FD75E4F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2.3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449BFE9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5424D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16F64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F19F1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6FE9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6E1406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402E55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E265A6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066389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95F4A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FD6EDC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36BC51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87554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8480A2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EBB206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BD741A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BFF421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A98629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30C52EA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cmluc3RlZDwvQXV0aG9yPjxZZWFyPjIwMDQ8L1llYXI+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cmluc3RlZDwvQXV0aG9yPjxZZWFyPjIwMDQ8L1llYXI+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20, 21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722C95" w14:paraId="2EF568A4" w14:textId="77777777" w:rsidTr="00EB7155">
        <w:trPr>
          <w:trHeight w:val="20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4C3EC4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3.1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3B4C403A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48C22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4CCD7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6727DA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14C724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C9B1A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0B0A6D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3FE2E4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42F46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8A7B2C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481F9B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956E7A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601042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008040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 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E8FA0E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nnin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71C199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1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C0E18E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3DF5E5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riangular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B322D01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YW5lcmFpPC9BdXRob3I+PFllYXI+MTk5ODwvWWVhcj48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YW5lcmFpPC9BdXRob3I+PFllYXI+MTk5ODwvWWVhcj48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</w:rPr>
              <w:t>2, 22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F312EE" w14:paraId="6B1A6116" w14:textId="77777777" w:rsidTr="00EB7155">
        <w:trPr>
          <w:trHeight w:val="46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17BC16ED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4.1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5C8302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BED236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3735C2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BA390E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CF99E2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F34B0D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370A8A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4020CB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DAFB037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05-0.04</w:t>
            </w:r>
          </w:p>
          <w:p w14:paraId="2807E3B5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4-0.15</w:t>
            </w:r>
          </w:p>
          <w:p w14:paraId="51B7534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-0.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035B7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8D870F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272AF4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05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4BB7D2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7BC2D4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92127C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7FEC45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00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3C03F4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147C38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92427DF" w14:textId="77777777" w:rsidR="000B653A" w:rsidRPr="00722C95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aXRzaXM8L0F1dGhvcj48WWVhcj4yMDAyPC9ZZWFyPjxS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aXRzaXM8L0F1dGhvcj48WWVhcj4yMDAyPC9ZZWFyPjxS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3, 24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0B653A" w:rsidRPr="00134E1A" w14:paraId="691B6EB0" w14:textId="77777777" w:rsidTr="00EB7155">
        <w:trPr>
          <w:trHeight w:val="46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E0B8958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4.2 </w:t>
            </w:r>
          </w:p>
          <w:p w14:paraId="4BA0D4A7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40AE2DB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5</w:t>
            </w:r>
          </w:p>
          <w:p w14:paraId="60ADE3B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A06D75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3805DA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E96A8B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4D3396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64E758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B002DC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E86AA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F4F85B1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05-0.04</w:t>
            </w:r>
          </w:p>
          <w:p w14:paraId="08C8C407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4-0.15</w:t>
            </w:r>
          </w:p>
          <w:p w14:paraId="1914E32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-0.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15B729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C47C46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8466A1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05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0603FC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7ABBA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A7F09F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6AEC11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00s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69337B0E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704BC2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BB2E582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F312EE" w14:paraId="5D498BA0" w14:textId="77777777" w:rsidTr="00EB7155">
        <w:trPr>
          <w:trHeight w:val="46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C723432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4.3 </w:t>
            </w:r>
          </w:p>
          <w:p w14:paraId="24494F56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2B7562AC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1571E7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63803F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DFBBFB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F6ABC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B295C3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CC2AEA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3B2F0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2D04BD2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05-0.04</w:t>
            </w:r>
          </w:p>
          <w:p w14:paraId="1BF98DD5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4-0.15</w:t>
            </w:r>
          </w:p>
          <w:p w14:paraId="4FC2F65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-0.3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571A99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484105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9730D6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05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DD60CC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7B3DD8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A46F56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F40B34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02A7C3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8ED1B0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0B31F652" w14:textId="77777777" w:rsidR="000B653A" w:rsidRPr="00722C95" w:rsidRDefault="004B1FCD" w:rsidP="00EB7155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aXRzaXM8L0F1dGhvcj48WWVhcj4yMDA0PC9ZZWFyPjxS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aXRzaXM8L0F1dGhvcj48WWVhcj4yMDA0PC9ZZWFyPjxS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5, 26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  <w:p w14:paraId="16C34C0F" w14:textId="77777777" w:rsidR="000B653A" w:rsidRPr="00BA02CC" w:rsidRDefault="000B653A" w:rsidP="00EB7155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</w:p>
        </w:tc>
      </w:tr>
      <w:tr w:rsidR="000B653A" w:rsidRPr="00134E1A" w14:paraId="1F88F221" w14:textId="77777777" w:rsidTr="00EB7155">
        <w:trPr>
          <w:trHeight w:val="460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97E717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4.4 </w:t>
            </w:r>
          </w:p>
          <w:p w14:paraId="32D38AC5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87F654E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2</w:t>
            </w:r>
          </w:p>
          <w:p w14:paraId="4A5E54F3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FEDD29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B5667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728BB2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09F709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FAE9FD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9374FFA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A04053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749995A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05-0.04</w:t>
            </w:r>
          </w:p>
          <w:p w14:paraId="1D8CE146" w14:textId="77777777" w:rsidR="000B653A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4-0.15</w:t>
            </w:r>
          </w:p>
          <w:p w14:paraId="40AAEA2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-0.3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E5F56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Hz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C04F17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near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4B1771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PF 0.005Hz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731B08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84DED8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PF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09D4C1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D7E2E6F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CC824C1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536BE1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026E76B" w14:textId="77777777" w:rsidR="000B653A" w:rsidRPr="00722C95" w:rsidRDefault="000B653A" w:rsidP="00EB7155">
            <w:pPr>
              <w:pStyle w:val="NoSpacing"/>
              <w:rPr>
                <w:rFonts w:cs="Times New Roman"/>
                <w:sz w:val="18"/>
                <w:szCs w:val="18"/>
              </w:rPr>
            </w:pPr>
          </w:p>
        </w:tc>
      </w:tr>
      <w:tr w:rsidR="000B653A" w:rsidRPr="00F312EE" w14:paraId="150F4657" w14:textId="77777777" w:rsidTr="00EB7155">
        <w:trPr>
          <w:trHeight w:val="351"/>
        </w:trPr>
        <w:tc>
          <w:tcPr>
            <w:tcW w:w="7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63BD9202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 w:rsidRPr="00722C95">
              <w:rPr>
                <w:rFonts w:cs="Times New Roman"/>
                <w:sz w:val="16"/>
                <w:szCs w:val="16"/>
              </w:rPr>
              <w:t xml:space="preserve">14.5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7A975581" w14:textId="77777777" w:rsidR="000B653A" w:rsidRPr="00722C95" w:rsidRDefault="000B653A" w:rsidP="00EB7155">
            <w:pPr>
              <w:pStyle w:val="NoSpacing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AB81C98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42DA7E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 w:rsidRPr="00722C95">
              <w:rPr>
                <w:rFonts w:cs="Times New Roman"/>
                <w:sz w:val="18"/>
                <w:szCs w:val="18"/>
              </w:rPr>
              <w:t>cm/s/mmHg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68ECA45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EF276E2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  <w:lang w:eastAsia="de-DE"/>
              </w:rPr>
            </w:pPr>
            <w:r w:rsidRPr="00722C95">
              <w:rPr>
                <w:rFonts w:cs="Times New Roman"/>
                <w:sz w:val="18"/>
                <w:szCs w:val="18"/>
              </w:rPr>
              <w:t>rad</w:t>
            </w:r>
          </w:p>
        </w:tc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6C7905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u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0F879E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76A2E4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F7EF219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41A96C6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B172723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245314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3800FD0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52EB800C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2F9C22E7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3F3C9E4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0A94FEBB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10FD09AD" w14:textId="77777777" w:rsidR="000B653A" w:rsidRPr="00722C95" w:rsidRDefault="000B653A" w:rsidP="00EB7155">
            <w:pPr>
              <w:pStyle w:val="NoSpacing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4" w:type="dxa"/>
              <w:left w:w="85" w:type="dxa"/>
              <w:bottom w:w="74" w:type="dxa"/>
              <w:right w:w="85" w:type="dxa"/>
            </w:tcMar>
          </w:tcPr>
          <w:p w14:paraId="5668FF19" w14:textId="77777777" w:rsidR="000B653A" w:rsidRPr="00BA02CC" w:rsidRDefault="004B1FCD" w:rsidP="00E66D61">
            <w:pPr>
              <w:pStyle w:val="NoSpacing"/>
              <w:rPr>
                <w:rFonts w:cs="Times New Roman"/>
                <w:sz w:val="18"/>
                <w:szCs w:val="18"/>
                <w:lang w:val="nl-NL"/>
              </w:rPr>
            </w:pPr>
            <w:r w:rsidRPr="00722C95"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ZWVsLXZhbiBkZW4gQWJlZWxlbjwvQXV0aG9yPjxZZWFy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ZWVsLXZhbiBkZW4gQWJlZWxlbjwvQXV0aG9yPjxZZWFy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</w:fldData>
              </w:fldChar>
            </w:r>
            <w:r w:rsidR="00E66D61"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 w:rsidRPr="00722C95">
              <w:rPr>
                <w:rFonts w:cs="Times New Roman"/>
                <w:sz w:val="18"/>
                <w:szCs w:val="18"/>
              </w:rPr>
            </w:r>
            <w:r w:rsidRPr="00722C95">
              <w:rPr>
                <w:rFonts w:cs="Times New Roman"/>
                <w:sz w:val="18"/>
                <w:szCs w:val="18"/>
              </w:rPr>
              <w:fldChar w:fldCharType="separate"/>
            </w:r>
            <w:r w:rsidR="00E66D61" w:rsidRPr="00E66D61">
              <w:rPr>
                <w:rFonts w:cs="Times New Roman"/>
                <w:noProof/>
                <w:sz w:val="18"/>
                <w:szCs w:val="18"/>
                <w:vertAlign w:val="superscript"/>
                <w:lang w:val="nl-NL"/>
              </w:rPr>
              <w:t>27</w:t>
            </w:r>
            <w:r w:rsidRPr="00722C95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</w:tbl>
    <w:p w14:paraId="060A2C6F" w14:textId="77777777" w:rsidR="000B653A" w:rsidRPr="00BA02CC" w:rsidRDefault="000B653A" w:rsidP="00EB7155">
      <w:pPr>
        <w:rPr>
          <w:rFonts w:cs="Times New Roman"/>
          <w:b/>
          <w:lang w:val="nl-NL"/>
        </w:rPr>
      </w:pPr>
    </w:p>
    <w:p w14:paraId="4F5753F9" w14:textId="77777777" w:rsidR="000B653A" w:rsidRPr="00BA02CC" w:rsidRDefault="000B653A" w:rsidP="00EB7155">
      <w:pPr>
        <w:spacing w:line="480" w:lineRule="auto"/>
        <w:rPr>
          <w:rFonts w:cs="Times New Roman"/>
          <w:lang w:val="nl-NL"/>
        </w:rPr>
      </w:pPr>
    </w:p>
    <w:p w14:paraId="643D5364" w14:textId="55C7B39C" w:rsidR="000B653A" w:rsidRPr="00722C95" w:rsidRDefault="000B653A" w:rsidP="00EB7155">
      <w:pPr>
        <w:spacing w:line="480" w:lineRule="auto"/>
        <w:rPr>
          <w:rFonts w:cs="Times New Roman"/>
        </w:rPr>
      </w:pPr>
      <w:r>
        <w:rPr>
          <w:rFonts w:cs="Times New Roman"/>
        </w:rPr>
        <w:lastRenderedPageBreak/>
        <w:t xml:space="preserve">Method: listed in Table 1. </w:t>
      </w:r>
      <w:r w:rsidRPr="00722C95">
        <w:rPr>
          <w:rFonts w:cs="Times New Roman"/>
        </w:rPr>
        <w:t>Method group: 1=TFA, 2=Laguerre expansions, 3=Wavelets, 4=IR-filter, 5=ARX, 6=ARI, 7=ARMA-ARI/ARX, 9=IR-filter, 10=correlation coefficient; VLF: very low frequency; LF: low frequency; BP: blood pressure; FFT: fast Fourier transform; ARI: autoregulation index;</w:t>
      </w:r>
      <w:r>
        <w:rPr>
          <w:rFonts w:cs="Times New Roman"/>
        </w:rPr>
        <w:t xml:space="preserve">; </w:t>
      </w:r>
      <w:r w:rsidRPr="00722C95">
        <w:rPr>
          <w:rFonts w:cs="Times New Roman"/>
        </w:rPr>
        <w:t xml:space="preserve">ARX: autoregressive model with exogenous input; </w:t>
      </w:r>
      <w:r>
        <w:rPr>
          <w:rFonts w:cs="Times New Roman"/>
        </w:rPr>
        <w:t>N= normalization; MS=mean</w:t>
      </w:r>
      <w:r w:rsidRPr="000A066B">
        <w:rPr>
          <w:rFonts w:cs="Times New Roman"/>
        </w:rPr>
        <w:t xml:space="preserve"> subtraction</w:t>
      </w:r>
      <w:r>
        <w:rPr>
          <w:rFonts w:cs="Times New Roman"/>
        </w:rPr>
        <w:t>;</w:t>
      </w:r>
      <w:r w:rsidRPr="000A066B">
        <w:rPr>
          <w:rFonts w:cs="Times New Roman"/>
        </w:rPr>
        <w:t xml:space="preserve"> </w:t>
      </w:r>
      <w:r>
        <w:rPr>
          <w:rFonts w:cs="Times New Roman"/>
        </w:rPr>
        <w:t xml:space="preserve">Parameters of ARI and Correlation coefficient have no units. </w:t>
      </w:r>
      <w:r w:rsidRPr="00722C95">
        <w:rPr>
          <w:rFonts w:cs="Times New Roman"/>
        </w:rPr>
        <w:t xml:space="preserve">Centre names are listed in Table </w:t>
      </w:r>
      <w:r w:rsidR="00325367">
        <w:rPr>
          <w:rFonts w:cs="Times New Roman"/>
        </w:rPr>
        <w:t>1</w:t>
      </w:r>
      <w:r w:rsidRPr="00722C95">
        <w:rPr>
          <w:rFonts w:cs="Times New Roman"/>
        </w:rPr>
        <w:t>.</w:t>
      </w:r>
    </w:p>
    <w:p w14:paraId="1FB51EAA" w14:textId="77777777" w:rsidR="00902376" w:rsidRDefault="00902376">
      <w:pPr>
        <w:rPr>
          <w:rFonts w:cs="Times New Roman"/>
          <w:b/>
          <w:sz w:val="36"/>
          <w:szCs w:val="36"/>
        </w:rPr>
        <w:sectPr w:rsidR="00902376" w:rsidSect="00F078A0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r>
        <w:rPr>
          <w:rFonts w:cs="Times New Roman"/>
          <w:b/>
          <w:sz w:val="36"/>
          <w:szCs w:val="36"/>
        </w:rPr>
        <w:br w:type="page"/>
      </w:r>
    </w:p>
    <w:p w14:paraId="0266127D" w14:textId="77777777" w:rsidR="00902376" w:rsidRDefault="00EB7155" w:rsidP="00902376">
      <w:pPr>
        <w:rPr>
          <w:rFonts w:cs="Times New Roman"/>
        </w:rPr>
      </w:pPr>
      <w:r w:rsidRPr="00722C95">
        <w:rPr>
          <w:rFonts w:cs="Times New Roman"/>
          <w:b/>
        </w:rPr>
        <w:lastRenderedPageBreak/>
        <w:t>Table S</w:t>
      </w:r>
      <w:r>
        <w:rPr>
          <w:rFonts w:cs="Times New Roman"/>
          <w:b/>
        </w:rPr>
        <w:t>5</w:t>
      </w:r>
      <w:r w:rsidR="00902376">
        <w:rPr>
          <w:rFonts w:cs="Times New Roman"/>
          <w:b/>
        </w:rPr>
        <w:t xml:space="preserve"> (a)</w:t>
      </w:r>
      <w:r w:rsidRPr="00722C95">
        <w:rPr>
          <w:rFonts w:cs="Times New Roman"/>
          <w:b/>
        </w:rPr>
        <w:t xml:space="preserve">. </w:t>
      </w:r>
      <w:r>
        <w:rPr>
          <w:rFonts w:cs="Times New Roman"/>
        </w:rPr>
        <w:t>ICC results surrogate data</w:t>
      </w:r>
      <w:r w:rsidR="00902376">
        <w:rPr>
          <w:rFonts w:cs="Times New Roman"/>
        </w:rPr>
        <w:t xml:space="preserve"> TFA-like methods</w:t>
      </w:r>
    </w:p>
    <w:tbl>
      <w:tblPr>
        <w:tblW w:w="4900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1060"/>
        <w:gridCol w:w="960"/>
      </w:tblGrid>
      <w:tr w:rsidR="00902376" w:rsidRPr="00902376" w14:paraId="4B4C55CF" w14:textId="77777777" w:rsidTr="00902376">
        <w:trPr>
          <w:trHeight w:val="270"/>
        </w:trPr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DFF7C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Method</w:t>
            </w:r>
          </w:p>
        </w:tc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0D01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  <w:t>Gain VLF</w:t>
            </w:r>
          </w:p>
        </w:tc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AB70C0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  <w:t>Gain LF</w:t>
            </w:r>
          </w:p>
        </w:tc>
        <w:tc>
          <w:tcPr>
            <w:tcW w:w="10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11354B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  <w:t>Phase VLF</w:t>
            </w:r>
          </w:p>
        </w:tc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3632E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nl-NL" w:eastAsia="nl-NL"/>
              </w:rPr>
              <w:t>Phase LF</w:t>
            </w:r>
          </w:p>
        </w:tc>
      </w:tr>
      <w:tr w:rsidR="00902376" w:rsidRPr="00902376" w14:paraId="6F352759" w14:textId="77777777" w:rsidTr="00902376">
        <w:trPr>
          <w:trHeight w:val="27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CA61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4BF7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CBA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07C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D35C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,00</w:t>
            </w:r>
          </w:p>
        </w:tc>
      </w:tr>
      <w:tr w:rsidR="00902376" w:rsidRPr="00902376" w14:paraId="6BEFDFF2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37E89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2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A3BB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BAA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AD0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9D7F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2</w:t>
            </w:r>
          </w:p>
        </w:tc>
      </w:tr>
      <w:tr w:rsidR="00902376" w:rsidRPr="00902376" w14:paraId="1A4842B5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F3B5A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2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D00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D586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5930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57C8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1</w:t>
            </w:r>
          </w:p>
        </w:tc>
      </w:tr>
      <w:tr w:rsidR="00902376" w:rsidRPr="00902376" w14:paraId="627113A0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3DB8A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3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A296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34050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72C7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2486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70CA0623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ACA67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3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38CC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BE94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1643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DA18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</w:tr>
      <w:tr w:rsidR="00902376" w:rsidRPr="00902376" w14:paraId="0501DEA0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A6DF8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5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9834E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F3AB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C0E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DEE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298A9DC4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6604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6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7D6C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6CA50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1FE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B2C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7</w:t>
            </w:r>
          </w:p>
        </w:tc>
      </w:tr>
      <w:tr w:rsidR="00902376" w:rsidRPr="00902376" w14:paraId="1978A561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32C63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7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AB70B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CFC1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09336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C850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46DE3677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D3E7F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9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37A2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3341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1459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7B4C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32DD27DA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C51DD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D74F0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BD30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AD9EE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75E6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42E3327E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EA3E5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26FE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B66A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DF2E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D5B4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9</w:t>
            </w:r>
          </w:p>
        </w:tc>
      </w:tr>
      <w:tr w:rsidR="00902376" w:rsidRPr="00902376" w14:paraId="5BF66A41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4F01B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BF79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6A6D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B3C0E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BB68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9</w:t>
            </w:r>
          </w:p>
        </w:tc>
      </w:tr>
      <w:tr w:rsidR="00902376" w:rsidRPr="00902376" w14:paraId="04865277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71A3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50786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E4FD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A7CE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62C1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3</w:t>
            </w:r>
          </w:p>
        </w:tc>
      </w:tr>
      <w:tr w:rsidR="00902376" w:rsidRPr="00902376" w14:paraId="6FAD8A49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6461F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CD12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0A05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49F1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517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2</w:t>
            </w:r>
          </w:p>
        </w:tc>
      </w:tr>
      <w:tr w:rsidR="00902376" w:rsidRPr="00902376" w14:paraId="6E0CB0C7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F11F8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2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1563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6922B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48F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5572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  <w:tr w:rsidR="00902376" w:rsidRPr="00902376" w14:paraId="6CBD228B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C531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2,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7CF3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5C99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3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3D13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E14B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9</w:t>
            </w:r>
          </w:p>
        </w:tc>
      </w:tr>
      <w:tr w:rsidR="00902376" w:rsidRPr="00902376" w14:paraId="22AF6BB4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3109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3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FCEC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BF63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2757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91B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4</w:t>
            </w:r>
          </w:p>
        </w:tc>
      </w:tr>
      <w:tr w:rsidR="00902376" w:rsidRPr="00902376" w14:paraId="6A24A777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38C8B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4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3742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BFD3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D38E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D230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9</w:t>
            </w:r>
          </w:p>
        </w:tc>
      </w:tr>
      <w:tr w:rsidR="00902376" w:rsidRPr="00902376" w14:paraId="7823D22B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972BA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4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302AB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A1D5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41D1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D0C0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9</w:t>
            </w:r>
          </w:p>
        </w:tc>
      </w:tr>
      <w:tr w:rsidR="00902376" w:rsidRPr="00902376" w14:paraId="494B6396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2A31A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4,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CA1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02C7E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7C5B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83B65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8</w:t>
            </w:r>
          </w:p>
        </w:tc>
      </w:tr>
      <w:tr w:rsidR="00902376" w:rsidRPr="00902376" w14:paraId="65EBC85B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85FC9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4,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F8A3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75FD6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4837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517B8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3</w:t>
            </w:r>
          </w:p>
        </w:tc>
      </w:tr>
      <w:tr w:rsidR="00902376" w:rsidRPr="00902376" w14:paraId="37BD79BA" w14:textId="77777777" w:rsidTr="0090237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723516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4,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6B414B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B4ABD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14FE4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D2B02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8</w:t>
            </w:r>
          </w:p>
        </w:tc>
      </w:tr>
    </w:tbl>
    <w:p w14:paraId="7AF3A411" w14:textId="534EBAAC" w:rsidR="00D83303" w:rsidRPr="00902376" w:rsidRDefault="00D83303" w:rsidP="00EB7155">
      <w:pPr>
        <w:rPr>
          <w:rFonts w:cs="Times New Roman"/>
        </w:rPr>
      </w:pPr>
      <w:r>
        <w:rPr>
          <w:rFonts w:cs="Times New Roman"/>
        </w:rPr>
        <w:t>Method: listed in Table 1. TFA:</w:t>
      </w:r>
      <w:r w:rsidR="00325367">
        <w:rPr>
          <w:rFonts w:cs="Times New Roman"/>
        </w:rPr>
        <w:t xml:space="preserve"> </w:t>
      </w:r>
      <w:r>
        <w:rPr>
          <w:rFonts w:cs="Times New Roman"/>
        </w:rPr>
        <w:t xml:space="preserve">Transfer function analysis; </w:t>
      </w:r>
      <w:r w:rsidRPr="00722C95">
        <w:rPr>
          <w:rFonts w:cs="Times New Roman"/>
        </w:rPr>
        <w:t>VLF: very low frequency; LF: low frequency</w:t>
      </w:r>
      <w:r>
        <w:rPr>
          <w:rFonts w:cs="Times New Roman"/>
        </w:rPr>
        <w:t>;</w:t>
      </w:r>
      <w:r w:rsidR="00C23836">
        <w:rPr>
          <w:rFonts w:cs="Times New Roman"/>
        </w:rPr>
        <w:br/>
        <w:t xml:space="preserve">These results are published in previous research </w:t>
      </w:r>
      <w:r w:rsidR="004B1FCD">
        <w:rPr>
          <w:rFonts w:cs="Times New Roman"/>
        </w:rPr>
        <w:fldChar w:fldCharType="begin">
          <w:fldData xml:space="preserve">PEVuZE5vdGU+PENpdGU+PEF1dGhvcj5TYW5kZXJzPC9BdXRob3I+PFllYXI+MjAxODwvWWVhcj48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</w:fldData>
        </w:fldChar>
      </w:r>
      <w:r w:rsidR="00C23836">
        <w:rPr>
          <w:rFonts w:cs="Times New Roman"/>
        </w:rPr>
        <w:instrText xml:space="preserve"> ADDIN EN.CITE </w:instrText>
      </w:r>
      <w:r w:rsidR="004B1FCD">
        <w:rPr>
          <w:rFonts w:cs="Times New Roman"/>
        </w:rPr>
        <w:fldChar w:fldCharType="begin">
          <w:fldData xml:space="preserve">PEVuZE5vdGU+PENpdGU+PEF1dGhvcj5TYW5kZXJzPC9BdXRob3I+PFllYXI+MjAxODwvWWVhcj48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</w:fldData>
        </w:fldChar>
      </w:r>
      <w:r w:rsidR="00C23836">
        <w:rPr>
          <w:rFonts w:cs="Times New Roman"/>
        </w:rPr>
        <w:instrText xml:space="preserve"> ADDIN EN.CITE.DATA </w:instrText>
      </w:r>
      <w:r w:rsidR="004B1FCD">
        <w:rPr>
          <w:rFonts w:cs="Times New Roman"/>
        </w:rPr>
      </w:r>
      <w:r w:rsidR="004B1FCD">
        <w:rPr>
          <w:rFonts w:cs="Times New Roman"/>
        </w:rPr>
        <w:fldChar w:fldCharType="end"/>
      </w:r>
      <w:r w:rsidR="004B1FCD">
        <w:rPr>
          <w:rFonts w:cs="Times New Roman"/>
        </w:rPr>
      </w:r>
      <w:r w:rsidR="004B1FCD">
        <w:rPr>
          <w:rFonts w:cs="Times New Roman"/>
        </w:rPr>
        <w:fldChar w:fldCharType="separate"/>
      </w:r>
      <w:r w:rsidR="00C23836" w:rsidRPr="00C23836">
        <w:rPr>
          <w:rFonts w:cs="Times New Roman"/>
          <w:noProof/>
          <w:vertAlign w:val="superscript"/>
        </w:rPr>
        <w:t>28</w:t>
      </w:r>
      <w:r w:rsidR="004B1FCD">
        <w:rPr>
          <w:rFonts w:cs="Times New Roman"/>
        </w:rPr>
        <w:fldChar w:fldCharType="end"/>
      </w:r>
    </w:p>
    <w:p w14:paraId="6FEA15A9" w14:textId="77777777" w:rsidR="00902376" w:rsidRPr="00902376" w:rsidRDefault="00902376">
      <w:pPr>
        <w:rPr>
          <w:rFonts w:cs="Times New Roman"/>
          <w:b/>
          <w:sz w:val="20"/>
          <w:szCs w:val="20"/>
        </w:rPr>
      </w:pPr>
    </w:p>
    <w:p w14:paraId="024DED68" w14:textId="77777777" w:rsidR="00902376" w:rsidRDefault="00902376">
      <w:pPr>
        <w:rPr>
          <w:rFonts w:cs="Times New Roman"/>
          <w:b/>
          <w:sz w:val="20"/>
          <w:szCs w:val="20"/>
        </w:rPr>
      </w:pPr>
    </w:p>
    <w:p w14:paraId="02996FC0" w14:textId="77777777" w:rsidR="00902376" w:rsidRPr="00902376" w:rsidRDefault="00902376">
      <w:pPr>
        <w:rPr>
          <w:rFonts w:cs="Times New Roman"/>
          <w:b/>
          <w:sz w:val="20"/>
          <w:szCs w:val="20"/>
        </w:rPr>
      </w:pPr>
      <w:r w:rsidRPr="00722C95">
        <w:rPr>
          <w:rFonts w:cs="Times New Roman"/>
          <w:b/>
        </w:rPr>
        <w:t>Table S</w:t>
      </w:r>
      <w:r>
        <w:rPr>
          <w:rFonts w:cs="Times New Roman"/>
          <w:b/>
        </w:rPr>
        <w:t>5 (b)</w:t>
      </w:r>
      <w:r w:rsidRPr="00722C95">
        <w:rPr>
          <w:rFonts w:cs="Times New Roman"/>
          <w:b/>
        </w:rPr>
        <w:t xml:space="preserve">. </w:t>
      </w:r>
      <w:r>
        <w:rPr>
          <w:rFonts w:cs="Times New Roman"/>
        </w:rPr>
        <w:t>ICC results surrogate data ARI-like and Correlation-like methods</w:t>
      </w:r>
    </w:p>
    <w:tbl>
      <w:tblPr>
        <w:tblW w:w="2998" w:type="dxa"/>
        <w:tblInd w:w="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1078"/>
      </w:tblGrid>
      <w:tr w:rsidR="00902376" w:rsidRPr="00902376" w14:paraId="6FF98ED6" w14:textId="77777777" w:rsidTr="00AC3766">
        <w:trPr>
          <w:trHeight w:val="270"/>
        </w:trPr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60B85F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nl-NL"/>
              </w:rPr>
              <w:t>Method</w:t>
            </w:r>
          </w:p>
        </w:tc>
        <w:tc>
          <w:tcPr>
            <w:tcW w:w="9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DF803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l-NL"/>
              </w:rPr>
              <w:t>ARI</w:t>
            </w:r>
          </w:p>
        </w:tc>
        <w:tc>
          <w:tcPr>
            <w:tcW w:w="107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7065AE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l-NL"/>
              </w:rPr>
              <w:t>Correlation</w:t>
            </w:r>
          </w:p>
        </w:tc>
      </w:tr>
      <w:tr w:rsidR="00902376" w:rsidRPr="00902376" w14:paraId="2691344C" w14:textId="77777777" w:rsidTr="00AC3766">
        <w:trPr>
          <w:trHeight w:val="27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9A4A6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  <w:t>1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465A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  <w:t>0,94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C090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</w:p>
        </w:tc>
      </w:tr>
      <w:tr w:rsidR="00902376" w:rsidRPr="00902376" w14:paraId="2651A9CC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153D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  <w:t>4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B7F8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  <w:t>0,9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84AF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l-NL"/>
              </w:rPr>
            </w:pPr>
          </w:p>
        </w:tc>
      </w:tr>
      <w:tr w:rsidR="00902376" w:rsidRPr="00902376" w14:paraId="43E69E94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BC18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4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BA69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4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2CD3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</w:tr>
      <w:tr w:rsidR="00902376" w:rsidRPr="00902376" w14:paraId="39A633AF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5C13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4,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F033F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C402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</w:tr>
      <w:tr w:rsidR="00902376" w:rsidRPr="00902376" w14:paraId="4F424833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9870C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5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97A6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C8F4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35</w:t>
            </w:r>
          </w:p>
        </w:tc>
      </w:tr>
      <w:tr w:rsidR="00902376" w:rsidRPr="00902376" w14:paraId="3BE6D18F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8B474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8,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F9D8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4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A5621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</w:tr>
      <w:tr w:rsidR="00902376" w:rsidRPr="00902376" w14:paraId="77A51BEE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21CD1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9,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82FE7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290A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06</w:t>
            </w:r>
          </w:p>
        </w:tc>
      </w:tr>
      <w:tr w:rsidR="00902376" w:rsidRPr="00902376" w14:paraId="38378837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D668F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1,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44169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9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1B3C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</w:p>
        </w:tc>
      </w:tr>
      <w:tr w:rsidR="00902376" w:rsidRPr="00902376" w14:paraId="3AA8A710" w14:textId="77777777" w:rsidTr="00AC3766">
        <w:trPr>
          <w:trHeight w:val="255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718165" w14:textId="77777777" w:rsidR="00902376" w:rsidRPr="00902376" w:rsidRDefault="00902376" w:rsidP="00902376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12,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7DD7E2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0,85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CFCAED" w14:textId="77777777" w:rsidR="00902376" w:rsidRPr="00902376" w:rsidRDefault="00902376" w:rsidP="0090237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</w:pPr>
            <w:r w:rsidRPr="00902376">
              <w:rPr>
                <w:rFonts w:ascii="Calibri" w:eastAsia="Times New Roman" w:hAnsi="Calibri" w:cs="Times New Roman"/>
                <w:sz w:val="20"/>
                <w:szCs w:val="20"/>
                <w:lang w:val="nl-NL" w:eastAsia="nl-NL"/>
              </w:rPr>
              <w:t> </w:t>
            </w:r>
          </w:p>
        </w:tc>
      </w:tr>
    </w:tbl>
    <w:p w14:paraId="731DD6CB" w14:textId="0E5C47C2" w:rsidR="00AC3766" w:rsidRPr="00902376" w:rsidRDefault="00AC3766" w:rsidP="00AC3766">
      <w:pPr>
        <w:rPr>
          <w:rFonts w:cs="Times New Roman"/>
        </w:rPr>
      </w:pPr>
      <w:r>
        <w:rPr>
          <w:rFonts w:cs="Times New Roman"/>
        </w:rPr>
        <w:t>Method: listed in Table 1. TFA:</w:t>
      </w:r>
      <w:r w:rsidR="00325367">
        <w:rPr>
          <w:rFonts w:cs="Times New Roman"/>
        </w:rPr>
        <w:t xml:space="preserve"> </w:t>
      </w:r>
      <w:r>
        <w:rPr>
          <w:rFonts w:cs="Times New Roman"/>
        </w:rPr>
        <w:t xml:space="preserve">Transfer function analysis; </w:t>
      </w:r>
      <w:r w:rsidRPr="00722C95">
        <w:rPr>
          <w:rFonts w:cs="Times New Roman"/>
        </w:rPr>
        <w:t>VLF: very low frequency; LF: low frequency</w:t>
      </w:r>
      <w:r>
        <w:rPr>
          <w:rFonts w:cs="Times New Roman"/>
        </w:rPr>
        <w:t>;</w:t>
      </w:r>
      <w:r>
        <w:rPr>
          <w:rFonts w:cs="Times New Roman"/>
        </w:rPr>
        <w:br/>
        <w:t xml:space="preserve">These results are published in previous research </w:t>
      </w:r>
      <w:r w:rsidR="004B1FCD">
        <w:rPr>
          <w:rFonts w:cs="Times New Roman"/>
        </w:rPr>
        <w:fldChar w:fldCharType="begin">
          <w:fldData xml:space="preserve">PEVuZE5vdGU+PENpdGU+PEF1dGhvcj5TYW5kZXJzPC9BdXRob3I+PFllYXI+MjAxODwvWWVhcj48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</w:fldData>
        </w:fldChar>
      </w:r>
      <w:r>
        <w:rPr>
          <w:rFonts w:cs="Times New Roman"/>
        </w:rPr>
        <w:instrText xml:space="preserve"> ADDIN EN.CITE </w:instrText>
      </w:r>
      <w:r w:rsidR="004B1FCD">
        <w:rPr>
          <w:rFonts w:cs="Times New Roman"/>
        </w:rPr>
        <w:fldChar w:fldCharType="begin">
          <w:fldData xml:space="preserve">PEVuZE5vdGU+PENpdGU+PEF1dGhvcj5TYW5kZXJzPC9BdXRob3I+PFllYXI+MjAxODwvWWVhcj48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</w:fldData>
        </w:fldChar>
      </w:r>
      <w:r>
        <w:rPr>
          <w:rFonts w:cs="Times New Roman"/>
        </w:rPr>
        <w:instrText xml:space="preserve"> ADDIN EN.CITE.DATA </w:instrText>
      </w:r>
      <w:r w:rsidR="004B1FCD">
        <w:rPr>
          <w:rFonts w:cs="Times New Roman"/>
        </w:rPr>
      </w:r>
      <w:r w:rsidR="004B1FCD">
        <w:rPr>
          <w:rFonts w:cs="Times New Roman"/>
        </w:rPr>
        <w:fldChar w:fldCharType="end"/>
      </w:r>
      <w:r w:rsidR="004B1FCD">
        <w:rPr>
          <w:rFonts w:cs="Times New Roman"/>
        </w:rPr>
      </w:r>
      <w:r w:rsidR="004B1FCD">
        <w:rPr>
          <w:rFonts w:cs="Times New Roman"/>
        </w:rPr>
        <w:fldChar w:fldCharType="separate"/>
      </w:r>
      <w:r w:rsidRPr="00C23836">
        <w:rPr>
          <w:rFonts w:cs="Times New Roman"/>
          <w:noProof/>
          <w:vertAlign w:val="superscript"/>
        </w:rPr>
        <w:t>28</w:t>
      </w:r>
      <w:r w:rsidR="004B1FCD">
        <w:rPr>
          <w:rFonts w:cs="Times New Roman"/>
        </w:rPr>
        <w:fldChar w:fldCharType="end"/>
      </w:r>
    </w:p>
    <w:p w14:paraId="5AC61C9C" w14:textId="77777777" w:rsidR="00902376" w:rsidRPr="00902376" w:rsidRDefault="00902376">
      <w:pPr>
        <w:rPr>
          <w:rFonts w:cs="Times New Roman"/>
          <w:b/>
          <w:sz w:val="20"/>
          <w:szCs w:val="20"/>
        </w:rPr>
      </w:pPr>
    </w:p>
    <w:p w14:paraId="7D44780A" w14:textId="77777777" w:rsidR="00902376" w:rsidRPr="00902376" w:rsidRDefault="00902376">
      <w:pPr>
        <w:rPr>
          <w:rFonts w:cs="Times New Roman"/>
          <w:b/>
          <w:sz w:val="20"/>
          <w:szCs w:val="20"/>
        </w:rPr>
      </w:pPr>
    </w:p>
    <w:p w14:paraId="46BE2300" w14:textId="77777777" w:rsidR="000B653A" w:rsidRDefault="000B653A">
      <w:pPr>
        <w:rPr>
          <w:rFonts w:cs="Times New Roman"/>
          <w:b/>
          <w:sz w:val="36"/>
          <w:szCs w:val="36"/>
        </w:rPr>
      </w:pPr>
      <w:r>
        <w:rPr>
          <w:rFonts w:cs="Times New Roman"/>
          <w:b/>
          <w:sz w:val="36"/>
          <w:szCs w:val="36"/>
        </w:rPr>
        <w:br w:type="page"/>
      </w:r>
    </w:p>
    <w:p w14:paraId="07518B26" w14:textId="77777777" w:rsidR="000B653A" w:rsidRPr="00722C95" w:rsidRDefault="000B653A" w:rsidP="00EB7155">
      <w:pPr>
        <w:spacing w:line="480" w:lineRule="auto"/>
        <w:jc w:val="both"/>
        <w:rPr>
          <w:rFonts w:cs="Times New Roman"/>
          <w:b/>
          <w:sz w:val="36"/>
          <w:szCs w:val="36"/>
        </w:rPr>
      </w:pPr>
      <w:r w:rsidRPr="00722C95">
        <w:rPr>
          <w:rFonts w:cs="Times New Roman"/>
          <w:b/>
          <w:sz w:val="36"/>
          <w:szCs w:val="36"/>
        </w:rPr>
        <w:lastRenderedPageBreak/>
        <w:t>References</w:t>
      </w:r>
    </w:p>
    <w:p w14:paraId="5E53E39B" w14:textId="77777777" w:rsidR="00AC3766" w:rsidRPr="00AC3766" w:rsidRDefault="004B1FCD" w:rsidP="00AC3766">
      <w:pPr>
        <w:pStyle w:val="EndNoteBibliography"/>
        <w:spacing w:after="0"/>
      </w:pPr>
      <w:r w:rsidRPr="00722C95">
        <w:rPr>
          <w:rFonts w:asciiTheme="minorHAnsi" w:hAnsiTheme="minorHAnsi" w:cs="Times New Roman"/>
        </w:rPr>
        <w:fldChar w:fldCharType="begin"/>
      </w:r>
      <w:r w:rsidR="000B653A" w:rsidRPr="00722C95">
        <w:rPr>
          <w:rFonts w:asciiTheme="minorHAnsi" w:hAnsiTheme="minorHAnsi" w:cs="Times New Roman"/>
        </w:rPr>
        <w:instrText xml:space="preserve"> ADDIN EN.REFLIST </w:instrText>
      </w:r>
      <w:r w:rsidRPr="00722C95">
        <w:rPr>
          <w:rFonts w:asciiTheme="minorHAnsi" w:hAnsiTheme="minorHAnsi" w:cs="Times New Roman"/>
        </w:rPr>
        <w:fldChar w:fldCharType="separate"/>
      </w:r>
      <w:r w:rsidR="00AC3766" w:rsidRPr="00AC3766">
        <w:t>1.</w:t>
      </w:r>
      <w:r w:rsidR="00AC3766" w:rsidRPr="00AC3766">
        <w:tab/>
        <w:t xml:space="preserve">Zhang R, Zuckerman JH, Giller CA, et al. Transfer function analysis of dynamic cerebral autoregulation in humans. </w:t>
      </w:r>
      <w:r w:rsidR="00AC3766" w:rsidRPr="00AC3766">
        <w:rPr>
          <w:i/>
        </w:rPr>
        <w:t>Am J Physiol</w:t>
      </w:r>
      <w:r w:rsidR="00AC3766" w:rsidRPr="00AC3766">
        <w:t xml:space="preserve"> 1998; 274: H233-241.</w:t>
      </w:r>
    </w:p>
    <w:p w14:paraId="534F90FE" w14:textId="77777777" w:rsidR="00AC3766" w:rsidRPr="00AC3766" w:rsidRDefault="00AC3766" w:rsidP="00AC3766">
      <w:pPr>
        <w:pStyle w:val="EndNoteBibliography"/>
        <w:spacing w:after="0"/>
      </w:pPr>
      <w:r w:rsidRPr="00AC3766">
        <w:t>2.</w:t>
      </w:r>
      <w:r w:rsidRPr="00AC3766">
        <w:tab/>
        <w:t xml:space="preserve">Panerai RB, White RP, Markus HS, et al. Grading of cerebral dynamic autoregulation from spontaneous fluctuations in arterial blood pressure. </w:t>
      </w:r>
      <w:r w:rsidRPr="00AC3766">
        <w:rPr>
          <w:i/>
        </w:rPr>
        <w:t>Stroke</w:t>
      </w:r>
      <w:r w:rsidRPr="00AC3766">
        <w:t xml:space="preserve"> 1998; 29: 2341-2346.</w:t>
      </w:r>
    </w:p>
    <w:p w14:paraId="2E7A3864" w14:textId="77777777" w:rsidR="00AC3766" w:rsidRPr="00AC3766" w:rsidRDefault="00AC3766" w:rsidP="00AC3766">
      <w:pPr>
        <w:pStyle w:val="EndNoteBibliography"/>
        <w:spacing w:after="0"/>
      </w:pPr>
      <w:r w:rsidRPr="00AC3766">
        <w:t>3.</w:t>
      </w:r>
      <w:r w:rsidRPr="00AC3766">
        <w:tab/>
        <w:t xml:space="preserve">Marmarelis VZ. </w:t>
      </w:r>
      <w:r w:rsidRPr="00AC3766">
        <w:rPr>
          <w:i/>
        </w:rPr>
        <w:t>Nonlinear Dynamic Modeling of Physiological Systems</w:t>
      </w:r>
      <w:r w:rsidRPr="00AC3766">
        <w:t>. New Jersey: Wiley-Interscience, 2004.</w:t>
      </w:r>
    </w:p>
    <w:p w14:paraId="21D21F2F" w14:textId="77777777" w:rsidR="00AC3766" w:rsidRPr="00AC3766" w:rsidRDefault="00AC3766" w:rsidP="00AC3766">
      <w:pPr>
        <w:pStyle w:val="EndNoteBibliography"/>
        <w:spacing w:after="0"/>
      </w:pPr>
      <w:r w:rsidRPr="00AC3766">
        <w:t>4.</w:t>
      </w:r>
      <w:r w:rsidRPr="00AC3766">
        <w:tab/>
        <w:t xml:space="preserve">Marmarelis VZ, Shin DC, Orme M, et al. Time-varying modeling of cerebral hemodynamics. </w:t>
      </w:r>
      <w:r w:rsidRPr="00AC3766">
        <w:rPr>
          <w:i/>
        </w:rPr>
        <w:t>IEEE Trans Biomed Eng</w:t>
      </w:r>
      <w:r w:rsidRPr="00AC3766">
        <w:t xml:space="preserve"> 2014; 61: 694-704. DOI: 10.1109/TBME.2013.2287120.</w:t>
      </w:r>
    </w:p>
    <w:p w14:paraId="15031329" w14:textId="77777777" w:rsidR="00AC3766" w:rsidRPr="00AC3766" w:rsidRDefault="00AC3766" w:rsidP="00AC3766">
      <w:pPr>
        <w:pStyle w:val="EndNoteBibliography"/>
        <w:spacing w:after="0"/>
      </w:pPr>
      <w:r w:rsidRPr="00AC3766">
        <w:t>5.</w:t>
      </w:r>
      <w:r w:rsidRPr="00AC3766">
        <w:tab/>
        <w:t xml:space="preserve">Marmarelis VZ, Shin DC, Orme ME, et al. Model-based quantification of cerebral hemodynamics as a physiomarker for Alzheimer's disease? </w:t>
      </w:r>
      <w:r w:rsidRPr="00AC3766">
        <w:rPr>
          <w:i/>
        </w:rPr>
        <w:t>Ann Biomed Eng</w:t>
      </w:r>
      <w:r w:rsidRPr="00AC3766">
        <w:t xml:space="preserve"> 2013; 41: 2296-2317. DOI: 10.1007/s10439-013-0837-z.</w:t>
      </w:r>
    </w:p>
    <w:p w14:paraId="3202D181" w14:textId="77777777" w:rsidR="00AC3766" w:rsidRPr="00AC3766" w:rsidRDefault="00AC3766" w:rsidP="00AC3766">
      <w:pPr>
        <w:pStyle w:val="EndNoteBibliography"/>
        <w:spacing w:after="0"/>
      </w:pPr>
      <w:r w:rsidRPr="00AC3766">
        <w:t>6.</w:t>
      </w:r>
      <w:r w:rsidRPr="00AC3766">
        <w:tab/>
        <w:t xml:space="preserve">Marmarelis VZ, Shin DC, Orme ME, et al. Model-based physiomarkers of cerebral hemodynamics in patients with mild cognitive impairment. </w:t>
      </w:r>
      <w:r w:rsidRPr="00AC3766">
        <w:rPr>
          <w:i/>
        </w:rPr>
        <w:t>Med Eng Phys</w:t>
      </w:r>
      <w:r w:rsidRPr="00AC3766">
        <w:t xml:space="preserve"> 2014; 36: 628-637. DOI: 10.1016/j.medengphy.2014.02.025.</w:t>
      </w:r>
    </w:p>
    <w:p w14:paraId="312C11E3" w14:textId="77777777" w:rsidR="00AC3766" w:rsidRPr="00AC3766" w:rsidRDefault="00AC3766" w:rsidP="00AC3766">
      <w:pPr>
        <w:pStyle w:val="EndNoteBibliography"/>
        <w:spacing w:after="0"/>
      </w:pPr>
      <w:r w:rsidRPr="00AC3766">
        <w:t>7.</w:t>
      </w:r>
      <w:r w:rsidRPr="00AC3766">
        <w:tab/>
        <w:t xml:space="preserve">Panerai RB, Eames PJ and Potter JF. Variability of time-domain indices of dynamic cerebral autoregulation. </w:t>
      </w:r>
      <w:r w:rsidRPr="00AC3766">
        <w:rPr>
          <w:i/>
        </w:rPr>
        <w:t>Physiol Meas</w:t>
      </w:r>
      <w:r w:rsidRPr="00AC3766">
        <w:t xml:space="preserve"> 2003; 24: 367-381.</w:t>
      </w:r>
    </w:p>
    <w:p w14:paraId="02B70B02" w14:textId="77777777" w:rsidR="00AC3766" w:rsidRPr="00AC3766" w:rsidRDefault="00AC3766" w:rsidP="00AC3766">
      <w:pPr>
        <w:pStyle w:val="EndNoteBibliography"/>
        <w:spacing w:after="0"/>
      </w:pPr>
      <w:r w:rsidRPr="00AC3766">
        <w:t>8.</w:t>
      </w:r>
      <w:r w:rsidRPr="00AC3766">
        <w:tab/>
        <w:t xml:space="preserve">Caicedo A, Varon C, Hunyadi B, et al. Decomposition of Near-Infrared Spectroscopy Signals Using Oblique Subspace Projections: Applications in Brain Hemodynamic Monitoring. </w:t>
      </w:r>
      <w:r w:rsidRPr="00AC3766">
        <w:rPr>
          <w:i/>
        </w:rPr>
        <w:t>Front Physiol</w:t>
      </w:r>
      <w:r w:rsidRPr="00AC3766">
        <w:t xml:space="preserve"> 2016; 7: 515. DOI: 10.3389/fphys.2016.00515.</w:t>
      </w:r>
    </w:p>
    <w:p w14:paraId="432E0186" w14:textId="77777777" w:rsidR="00AC3766" w:rsidRPr="00AC3766" w:rsidRDefault="00AC3766" w:rsidP="00AC3766">
      <w:pPr>
        <w:pStyle w:val="EndNoteBibliography"/>
        <w:spacing w:after="0"/>
      </w:pPr>
      <w:r w:rsidRPr="00AC3766">
        <w:t>9.</w:t>
      </w:r>
      <w:r w:rsidRPr="00AC3766">
        <w:tab/>
        <w:t xml:space="preserve">Muller M, Bianchi O, Erulku S, et al. Changes in linear dynamics of cerebrovascular system after severe traumatic brain injury. </w:t>
      </w:r>
      <w:r w:rsidRPr="00AC3766">
        <w:rPr>
          <w:i/>
        </w:rPr>
        <w:t>Stroke</w:t>
      </w:r>
      <w:r w:rsidRPr="00AC3766">
        <w:t xml:space="preserve"> 2003; 34: 1197-1202. DOI: 10.1161/01.STR.0000068409.81859.C5.</w:t>
      </w:r>
    </w:p>
    <w:p w14:paraId="56FD5B8E" w14:textId="77777777" w:rsidR="00AC3766" w:rsidRPr="00AC3766" w:rsidRDefault="00AC3766" w:rsidP="00AC3766">
      <w:pPr>
        <w:pStyle w:val="EndNoteBibliography"/>
        <w:spacing w:after="0"/>
      </w:pPr>
      <w:r w:rsidRPr="00AC3766">
        <w:t>10.</w:t>
      </w:r>
      <w:r w:rsidRPr="00AC3766">
        <w:tab/>
        <w:t xml:space="preserve">Muller MW and Osterreich M. A comparison of dynamic cerebral autoregulation across changes in cerebral blood flow velocity for 200 s. </w:t>
      </w:r>
      <w:r w:rsidRPr="00AC3766">
        <w:rPr>
          <w:i/>
        </w:rPr>
        <w:t>Front Physiol</w:t>
      </w:r>
      <w:r w:rsidRPr="00AC3766">
        <w:t xml:space="preserve"> 2014; 5: 327. DOI: 10.3389/fphys.2014.00327.</w:t>
      </w:r>
    </w:p>
    <w:p w14:paraId="50AE3A51" w14:textId="77777777" w:rsidR="00AC3766" w:rsidRPr="00AC3766" w:rsidRDefault="00AC3766" w:rsidP="00AC3766">
      <w:pPr>
        <w:pStyle w:val="EndNoteBibliography"/>
        <w:spacing w:after="0"/>
      </w:pPr>
      <w:r w:rsidRPr="00AC3766">
        <w:t>11.</w:t>
      </w:r>
      <w:r w:rsidRPr="00AC3766">
        <w:tab/>
        <w:t xml:space="preserve">Gommer ED, Shijaku E, Mess WH, et al. Dynamic cerebral autoregulation: different signal processing methods without influence on results and reproducibility. </w:t>
      </w:r>
      <w:r w:rsidRPr="00AC3766">
        <w:rPr>
          <w:i/>
        </w:rPr>
        <w:t>Med Biol Eng Comput</w:t>
      </w:r>
      <w:r w:rsidRPr="00AC3766">
        <w:t xml:space="preserve"> 2010; 48: 1243-1250. DOI: 10.1007/s11517-010-0706-y.</w:t>
      </w:r>
    </w:p>
    <w:p w14:paraId="47000633" w14:textId="77777777" w:rsidR="00AC3766" w:rsidRPr="00AC3766" w:rsidRDefault="00AC3766" w:rsidP="00AC3766">
      <w:pPr>
        <w:pStyle w:val="EndNoteBibliography"/>
        <w:spacing w:after="0"/>
      </w:pPr>
      <w:r w:rsidRPr="00AC3766">
        <w:t>12.</w:t>
      </w:r>
      <w:r w:rsidRPr="00AC3766">
        <w:tab/>
        <w:t xml:space="preserve">Liu Y and Allen R. Analysis of dynamic cerebral autoregulation using an ARX model based on arterial blood pressure and middle cerebral artery velocity simulation. </w:t>
      </w:r>
      <w:r w:rsidRPr="00AC3766">
        <w:rPr>
          <w:i/>
        </w:rPr>
        <w:t>Med Biol Eng Comput</w:t>
      </w:r>
      <w:r w:rsidRPr="00AC3766">
        <w:t xml:space="preserve"> 2002; 40: 600-605.</w:t>
      </w:r>
    </w:p>
    <w:p w14:paraId="66FAA505" w14:textId="77777777" w:rsidR="00AC3766" w:rsidRPr="00AC3766" w:rsidRDefault="00AC3766" w:rsidP="00AC3766">
      <w:pPr>
        <w:pStyle w:val="EndNoteBibliography"/>
        <w:spacing w:after="0"/>
      </w:pPr>
      <w:r w:rsidRPr="00AC3766">
        <w:t>13.</w:t>
      </w:r>
      <w:r w:rsidRPr="00AC3766">
        <w:tab/>
        <w:t xml:space="preserve">Liu Y, Birch AA and Allen R. Dynamic cerebral autoregulation assessment using an ARX model: comparative study using step response and phase shift analysis. </w:t>
      </w:r>
      <w:r w:rsidRPr="00AC3766">
        <w:rPr>
          <w:i/>
        </w:rPr>
        <w:t>Med Eng Phys</w:t>
      </w:r>
      <w:r w:rsidRPr="00AC3766">
        <w:t xml:space="preserve"> 2003; 25: 647-653.</w:t>
      </w:r>
    </w:p>
    <w:p w14:paraId="3899B07F" w14:textId="77777777" w:rsidR="00AC3766" w:rsidRPr="002B35BE" w:rsidRDefault="00AC3766" w:rsidP="00AC3766">
      <w:pPr>
        <w:pStyle w:val="EndNoteBibliography"/>
        <w:spacing w:after="0"/>
        <w:rPr>
          <w:lang w:val="nl-NL"/>
        </w:rPr>
      </w:pPr>
      <w:r w:rsidRPr="00AC3766">
        <w:t>14.</w:t>
      </w:r>
      <w:r w:rsidRPr="00AC3766">
        <w:tab/>
        <w:t xml:space="preserve">Peng T, Rowley AB, Ainslie PN, et al. Wavelet phase synchronization analysis of cerebral blood flow autoregulation. </w:t>
      </w:r>
      <w:r w:rsidR="004B1FCD" w:rsidRPr="004B1FCD">
        <w:rPr>
          <w:i/>
          <w:lang w:val="nl-NL"/>
        </w:rPr>
        <w:t>IEEE Trans Biomed Eng</w:t>
      </w:r>
      <w:r w:rsidR="004B1FCD" w:rsidRPr="004B1FCD">
        <w:rPr>
          <w:lang w:val="nl-NL"/>
        </w:rPr>
        <w:t xml:space="preserve"> 2010; 57: 960-968. DOI: 10.1109/TBME.2009.2024265.</w:t>
      </w:r>
    </w:p>
    <w:p w14:paraId="7B14BF64" w14:textId="77777777" w:rsidR="00AC3766" w:rsidRPr="002B35BE" w:rsidRDefault="004B1FCD" w:rsidP="00AC3766">
      <w:pPr>
        <w:pStyle w:val="EndNoteBibliography"/>
        <w:spacing w:after="0"/>
        <w:rPr>
          <w:lang w:val="nl-NL"/>
        </w:rPr>
      </w:pPr>
      <w:r w:rsidRPr="004B1FCD">
        <w:rPr>
          <w:lang w:val="nl-NL"/>
        </w:rPr>
        <w:t>15.</w:t>
      </w:r>
      <w:r w:rsidRPr="004B1FCD">
        <w:rPr>
          <w:lang w:val="nl-NL"/>
        </w:rPr>
        <w:tab/>
        <w:t xml:space="preserve">van Beek AH, Lagro J, Olde-Rikkert MG, et al. </w:t>
      </w:r>
      <w:r w:rsidR="00AC3766" w:rsidRPr="00AC3766">
        <w:t xml:space="preserve">Oscillations in cerebral blood flow and cortical oxygenation in Alzheimer's disease. </w:t>
      </w:r>
      <w:r w:rsidRPr="004B1FCD">
        <w:rPr>
          <w:i/>
          <w:lang w:val="nl-NL"/>
        </w:rPr>
        <w:t>Neurobiology of aging</w:t>
      </w:r>
      <w:r w:rsidRPr="004B1FCD">
        <w:rPr>
          <w:lang w:val="nl-NL"/>
        </w:rPr>
        <w:t xml:space="preserve"> 2012; 33: 428 e421-431. DOI: 10.1016/j.neurobiolaging.2010.11.016.</w:t>
      </w:r>
    </w:p>
    <w:p w14:paraId="65FF5590" w14:textId="77777777" w:rsidR="00AC3766" w:rsidRPr="002B35BE" w:rsidRDefault="004B1FCD" w:rsidP="00AC3766">
      <w:pPr>
        <w:pStyle w:val="EndNoteBibliography"/>
        <w:spacing w:after="0"/>
        <w:rPr>
          <w:lang w:val="nl-NL"/>
        </w:rPr>
      </w:pPr>
      <w:r w:rsidRPr="004B1FCD">
        <w:rPr>
          <w:lang w:val="nl-NL"/>
        </w:rPr>
        <w:t>16.</w:t>
      </w:r>
      <w:r w:rsidRPr="004B1FCD">
        <w:rPr>
          <w:lang w:val="nl-NL"/>
        </w:rPr>
        <w:tab/>
        <w:t xml:space="preserve">van Beek AH, Olde Rikkert MG, Pasman JW, et al. </w:t>
      </w:r>
      <w:r w:rsidR="00AC3766" w:rsidRPr="00AC3766">
        <w:t xml:space="preserve">Dynamic cerebral autoregulation in the old using a repeated sit-stand maneuver. </w:t>
      </w:r>
      <w:r w:rsidRPr="004B1FCD">
        <w:rPr>
          <w:i/>
          <w:lang w:val="nl-NL"/>
        </w:rPr>
        <w:t>Ultrasound Med Biol</w:t>
      </w:r>
      <w:r w:rsidRPr="004B1FCD">
        <w:rPr>
          <w:lang w:val="nl-NL"/>
        </w:rPr>
        <w:t xml:space="preserve"> 2010; 36: 192-201. DOI: 10.1016/j.ultrasmedbio.2009.10.011.</w:t>
      </w:r>
    </w:p>
    <w:p w14:paraId="0F82676E" w14:textId="77777777" w:rsidR="00AC3766" w:rsidRPr="00AC3766" w:rsidRDefault="004B1FCD" w:rsidP="00AC3766">
      <w:pPr>
        <w:pStyle w:val="EndNoteBibliography"/>
        <w:spacing w:after="0"/>
      </w:pPr>
      <w:r w:rsidRPr="004B1FCD">
        <w:rPr>
          <w:lang w:val="nl-NL"/>
        </w:rPr>
        <w:t>17.</w:t>
      </w:r>
      <w:r w:rsidRPr="004B1FCD">
        <w:rPr>
          <w:lang w:val="nl-NL"/>
        </w:rPr>
        <w:tab/>
        <w:t xml:space="preserve">Heskamp L, Meel-van den Abeelen A, Katsogridakis E, et al. </w:t>
      </w:r>
      <w:r w:rsidR="00AC3766" w:rsidRPr="00AC3766">
        <w:t xml:space="preserve">Convergent cross mapping: a promising technique for future cerebral autoregulation estimation. </w:t>
      </w:r>
      <w:r w:rsidR="00AC3766" w:rsidRPr="00AC3766">
        <w:rPr>
          <w:i/>
        </w:rPr>
        <w:t>Cerebrovasc Dis</w:t>
      </w:r>
      <w:r w:rsidR="00AC3766" w:rsidRPr="00AC3766">
        <w:t xml:space="preserve"> 2013; 35: 15-16.</w:t>
      </w:r>
    </w:p>
    <w:p w14:paraId="18C6B2F1" w14:textId="77777777" w:rsidR="00AC3766" w:rsidRPr="00AC3766" w:rsidRDefault="00AC3766" w:rsidP="00AC3766">
      <w:pPr>
        <w:pStyle w:val="EndNoteBibliography"/>
        <w:spacing w:after="0"/>
      </w:pPr>
      <w:r w:rsidRPr="00AC3766">
        <w:t>18.</w:t>
      </w:r>
      <w:r w:rsidRPr="00AC3766">
        <w:tab/>
        <w:t xml:space="preserve">Panerai RB, Simpson DM, Deverson ST, et al. Multivariate dynamic analysis of cerebral blood flow regulation in humans. </w:t>
      </w:r>
      <w:r w:rsidRPr="00AC3766">
        <w:rPr>
          <w:i/>
        </w:rPr>
        <w:t>IEEE Trans Biomed Eng</w:t>
      </w:r>
      <w:r w:rsidRPr="00AC3766">
        <w:t xml:space="preserve"> 2000; 47: 419-423. DOI: 10.1109/10.827312.</w:t>
      </w:r>
    </w:p>
    <w:p w14:paraId="19CB8213" w14:textId="77777777" w:rsidR="00AC3766" w:rsidRPr="00AC3766" w:rsidRDefault="00AC3766" w:rsidP="00AC3766">
      <w:pPr>
        <w:pStyle w:val="EndNoteBibliography"/>
        <w:spacing w:after="0"/>
      </w:pPr>
      <w:r w:rsidRPr="00AC3766">
        <w:lastRenderedPageBreak/>
        <w:t>19.</w:t>
      </w:r>
      <w:r w:rsidRPr="00AC3766">
        <w:tab/>
        <w:t xml:space="preserve">Simpson DM, Panerai RB, Evans DH, et al. A parametric approach to measuring cerebral blood flow autoregulation from spontaneous variations in blood pressure. </w:t>
      </w:r>
      <w:r w:rsidRPr="00AC3766">
        <w:rPr>
          <w:i/>
        </w:rPr>
        <w:t>Ann Biomed Eng</w:t>
      </w:r>
      <w:r w:rsidRPr="00AC3766">
        <w:t xml:space="preserve"> 2001; 29: 18-25.</w:t>
      </w:r>
    </w:p>
    <w:p w14:paraId="2F49C10F" w14:textId="77777777" w:rsidR="00AC3766" w:rsidRPr="00AC3766" w:rsidRDefault="00AC3766" w:rsidP="00AC3766">
      <w:pPr>
        <w:pStyle w:val="EndNoteBibliography"/>
        <w:spacing w:after="0"/>
      </w:pPr>
      <w:r w:rsidRPr="00AC3766">
        <w:t>20.</w:t>
      </w:r>
      <w:r w:rsidRPr="00AC3766">
        <w:tab/>
        <w:t xml:space="preserve">Grinsted A, Moore JC and Jevrejeva S. Application of the cross wavelet transform and wavelet coherence to geophysical time series. </w:t>
      </w:r>
      <w:r w:rsidRPr="00AC3766">
        <w:rPr>
          <w:i/>
        </w:rPr>
        <w:t>Nonlinear Proc Geoph</w:t>
      </w:r>
      <w:r w:rsidRPr="00AC3766">
        <w:t xml:space="preserve"> 2004; 11: 561-566.</w:t>
      </w:r>
    </w:p>
    <w:p w14:paraId="3B803218" w14:textId="77777777" w:rsidR="00AC3766" w:rsidRPr="00AC3766" w:rsidRDefault="00AC3766" w:rsidP="00AC3766">
      <w:pPr>
        <w:pStyle w:val="EndNoteBibliography"/>
        <w:spacing w:after="0"/>
      </w:pPr>
      <w:r w:rsidRPr="00AC3766">
        <w:t>21.</w:t>
      </w:r>
      <w:r w:rsidRPr="00AC3766">
        <w:tab/>
        <w:t xml:space="preserve">Torrence C and Webster PJ. Interdecadal changes in the ENSO-monsoon system. </w:t>
      </w:r>
      <w:r w:rsidRPr="00AC3766">
        <w:rPr>
          <w:i/>
        </w:rPr>
        <w:t>J Climate</w:t>
      </w:r>
      <w:r w:rsidRPr="00AC3766">
        <w:t xml:space="preserve"> 1999; 12: 2679-2690. DOI: Doi 10.1175/1520-0442(1999)012&lt;2679:Icitem&gt;2.0.Co;2.</w:t>
      </w:r>
    </w:p>
    <w:p w14:paraId="400E8DCC" w14:textId="77777777" w:rsidR="00AC3766" w:rsidRPr="002B35BE" w:rsidRDefault="00AC3766" w:rsidP="00AC3766">
      <w:pPr>
        <w:pStyle w:val="EndNoteBibliography"/>
        <w:spacing w:after="0"/>
        <w:rPr>
          <w:lang w:val="nl-NL"/>
        </w:rPr>
      </w:pPr>
      <w:r w:rsidRPr="00AC3766">
        <w:t>22.</w:t>
      </w:r>
      <w:r w:rsidRPr="00AC3766">
        <w:tab/>
        <w:t xml:space="preserve">Panerai RB, Rennie JM, Kelsall AW, et al. Frequency-domain analysis of cerebral autoregulation from spontaneous fluctuations in arterial blood pressure. </w:t>
      </w:r>
      <w:r w:rsidR="004B1FCD" w:rsidRPr="004B1FCD">
        <w:rPr>
          <w:i/>
          <w:lang w:val="nl-NL"/>
        </w:rPr>
        <w:t>Med Biol Eng Comput</w:t>
      </w:r>
      <w:r w:rsidR="004B1FCD" w:rsidRPr="004B1FCD">
        <w:rPr>
          <w:lang w:val="nl-NL"/>
        </w:rPr>
        <w:t xml:space="preserve"> 1998; 36: 315-322.</w:t>
      </w:r>
    </w:p>
    <w:p w14:paraId="0962A51A" w14:textId="77777777" w:rsidR="00AC3766" w:rsidRPr="00AC3766" w:rsidRDefault="004B1FCD" w:rsidP="00AC3766">
      <w:pPr>
        <w:pStyle w:val="EndNoteBibliography"/>
        <w:spacing w:after="0"/>
      </w:pPr>
      <w:r w:rsidRPr="004B1FCD">
        <w:rPr>
          <w:lang w:val="nl-NL"/>
        </w:rPr>
        <w:t>23.</w:t>
      </w:r>
      <w:r w:rsidRPr="004B1FCD">
        <w:rPr>
          <w:lang w:val="nl-NL"/>
        </w:rPr>
        <w:tab/>
        <w:t xml:space="preserve">Mitsis GD, Zhang R, Levine BD, et al. </w:t>
      </w:r>
      <w:r w:rsidR="00AC3766" w:rsidRPr="00AC3766">
        <w:t xml:space="preserve">Modeling of nonlinear physiological systems with fast and slow dynamics. II. Application to cerebral autoregulation. </w:t>
      </w:r>
      <w:r w:rsidR="00AC3766" w:rsidRPr="00AC3766">
        <w:rPr>
          <w:i/>
        </w:rPr>
        <w:t>Ann Biomed Eng</w:t>
      </w:r>
      <w:r w:rsidR="00AC3766" w:rsidRPr="00AC3766">
        <w:t xml:space="preserve"> 2002; 30: 555-565.</w:t>
      </w:r>
    </w:p>
    <w:p w14:paraId="28648FB1" w14:textId="77777777" w:rsidR="00AC3766" w:rsidRPr="00AC3766" w:rsidRDefault="00AC3766" w:rsidP="00AC3766">
      <w:pPr>
        <w:pStyle w:val="EndNoteBibliography"/>
        <w:spacing w:after="0"/>
      </w:pPr>
      <w:r w:rsidRPr="00AC3766">
        <w:t>24.</w:t>
      </w:r>
      <w:r w:rsidRPr="00AC3766">
        <w:tab/>
        <w:t xml:space="preserve">Mitsis GD, Zhang R, Levine BD, et al. Autonomic neural control of cerebral hemodynamics. </w:t>
      </w:r>
      <w:r w:rsidRPr="00AC3766">
        <w:rPr>
          <w:i/>
        </w:rPr>
        <w:t>IEEE Eng Med Biol Mag</w:t>
      </w:r>
      <w:r w:rsidRPr="00AC3766">
        <w:t xml:space="preserve"> 2009; 28: 54-62. DOI: 10.1109/MEMB.2009.934908.</w:t>
      </w:r>
    </w:p>
    <w:p w14:paraId="34E94A73" w14:textId="77777777" w:rsidR="00AC3766" w:rsidRPr="002B35BE" w:rsidRDefault="00AC3766" w:rsidP="00AC3766">
      <w:pPr>
        <w:pStyle w:val="EndNoteBibliography"/>
        <w:spacing w:after="0"/>
        <w:rPr>
          <w:lang w:val="nl-NL"/>
        </w:rPr>
      </w:pPr>
      <w:r w:rsidRPr="00AC3766">
        <w:t>25.</w:t>
      </w:r>
      <w:r w:rsidRPr="00AC3766">
        <w:tab/>
        <w:t xml:space="preserve">Mitsis GD, Poulin MJ, Robbins PA, et al. Nonlinear modeling of the dynamic effects of arterial pressure and CO2 variations on cerebral blood flow in healthy humans. </w:t>
      </w:r>
      <w:r w:rsidR="004B1FCD" w:rsidRPr="004B1FCD">
        <w:rPr>
          <w:i/>
          <w:lang w:val="nl-NL"/>
        </w:rPr>
        <w:t>IEEE Trans Biomed Eng</w:t>
      </w:r>
      <w:r w:rsidR="004B1FCD" w:rsidRPr="004B1FCD">
        <w:rPr>
          <w:lang w:val="nl-NL"/>
        </w:rPr>
        <w:t xml:space="preserve"> 2004; 51: 1932-1943. DOI: 10.1109/TBME.2004.834272.</w:t>
      </w:r>
    </w:p>
    <w:p w14:paraId="74D9ECC0" w14:textId="77777777" w:rsidR="00AC3766" w:rsidRPr="002B35BE" w:rsidRDefault="004B1FCD" w:rsidP="00AC3766">
      <w:pPr>
        <w:pStyle w:val="EndNoteBibliography"/>
        <w:spacing w:after="0"/>
        <w:rPr>
          <w:lang w:val="nl-NL"/>
        </w:rPr>
      </w:pPr>
      <w:r w:rsidRPr="004B1FCD">
        <w:rPr>
          <w:lang w:val="nl-NL"/>
        </w:rPr>
        <w:t>26.</w:t>
      </w:r>
      <w:r w:rsidRPr="004B1FCD">
        <w:rPr>
          <w:lang w:val="nl-NL"/>
        </w:rPr>
        <w:tab/>
        <w:t xml:space="preserve">Kostoglou K, Debert CT, Poulin MJ, et al. </w:t>
      </w:r>
      <w:r w:rsidR="00AC3766" w:rsidRPr="00AC3766">
        <w:t xml:space="preserve">Nonstationary multivariate modeling of cerebral autoregulation during hypercapnia. </w:t>
      </w:r>
      <w:r w:rsidRPr="004B1FCD">
        <w:rPr>
          <w:i/>
          <w:lang w:val="nl-NL"/>
        </w:rPr>
        <w:t>Med Eng Phys</w:t>
      </w:r>
      <w:r w:rsidRPr="004B1FCD">
        <w:rPr>
          <w:lang w:val="nl-NL"/>
        </w:rPr>
        <w:t xml:space="preserve"> 2014; 36: 592-600. DOI: 10.1016/j.medengphy.2013.10.011.</w:t>
      </w:r>
    </w:p>
    <w:p w14:paraId="675C6CD2" w14:textId="77777777" w:rsidR="00AC3766" w:rsidRPr="00AC3766" w:rsidRDefault="004B1FCD" w:rsidP="00AC3766">
      <w:pPr>
        <w:pStyle w:val="EndNoteBibliography"/>
        <w:spacing w:after="0"/>
      </w:pPr>
      <w:r w:rsidRPr="004B1FCD">
        <w:rPr>
          <w:lang w:val="nl-NL"/>
        </w:rPr>
        <w:t>27.</w:t>
      </w:r>
      <w:r w:rsidRPr="004B1FCD">
        <w:rPr>
          <w:lang w:val="nl-NL"/>
        </w:rPr>
        <w:tab/>
        <w:t xml:space="preserve">Meel-van den Abeelen AS, Simpson DM, Wang LJ, et al. </w:t>
      </w:r>
      <w:r w:rsidR="00AC3766" w:rsidRPr="00AC3766">
        <w:t xml:space="preserve">Between-centre variability in transfer function analysis, a widely used method for linear quantification of the dynamic pressure-flow relation: the CARNet study. </w:t>
      </w:r>
      <w:r w:rsidR="00AC3766" w:rsidRPr="00AC3766">
        <w:rPr>
          <w:i/>
        </w:rPr>
        <w:t>Med Eng Phys</w:t>
      </w:r>
      <w:r w:rsidR="00AC3766" w:rsidRPr="00AC3766">
        <w:t xml:space="preserve"> 2014; 36: 620-627. DOI: 10.1016/j.medengphy.2014.02.002.</w:t>
      </w:r>
    </w:p>
    <w:p w14:paraId="5FC7A3DB" w14:textId="77777777" w:rsidR="00AC3766" w:rsidRPr="00AC3766" w:rsidRDefault="00AC3766" w:rsidP="00AC3766">
      <w:pPr>
        <w:pStyle w:val="EndNoteBibliography"/>
      </w:pPr>
      <w:r w:rsidRPr="00AC3766">
        <w:t>28.</w:t>
      </w:r>
      <w:r w:rsidRPr="00AC3766">
        <w:tab/>
        <w:t xml:space="preserve">Sanders ML, Claassen J, Aries M, et al. Reproducibility of dynamic cerebral autoregulation parameters: a multi-centre, multi-method study. </w:t>
      </w:r>
      <w:r w:rsidRPr="00AC3766">
        <w:rPr>
          <w:i/>
        </w:rPr>
        <w:t>Physiol Meas</w:t>
      </w:r>
      <w:r w:rsidRPr="00AC3766">
        <w:t xml:space="preserve"> 2018; 39: 125002. 2018/12/14. DOI: 10.1088/1361-6579/aae9fd.</w:t>
      </w:r>
    </w:p>
    <w:p w14:paraId="08E5F429" w14:textId="77777777" w:rsidR="000B653A" w:rsidRPr="00722C95" w:rsidRDefault="004B1FCD" w:rsidP="00EB7155">
      <w:pPr>
        <w:spacing w:line="480" w:lineRule="auto"/>
        <w:jc w:val="both"/>
        <w:rPr>
          <w:rFonts w:cs="Times New Roman"/>
        </w:rPr>
      </w:pPr>
      <w:r w:rsidRPr="00722C95">
        <w:rPr>
          <w:rFonts w:cs="Times New Roman"/>
        </w:rPr>
        <w:fldChar w:fldCharType="end"/>
      </w:r>
    </w:p>
    <w:p w14:paraId="78D47613" w14:textId="2746BCFD" w:rsidR="006B5D05" w:rsidRDefault="006B5D05" w:rsidP="00F00A97"/>
    <w:sectPr w:rsidR="006B5D05" w:rsidSect="0090237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91DABC" w14:textId="77777777" w:rsidR="00695E84" w:rsidRDefault="00695E84" w:rsidP="00AA0F77">
      <w:pPr>
        <w:spacing w:after="0" w:line="240" w:lineRule="auto"/>
      </w:pPr>
      <w:r>
        <w:separator/>
      </w:r>
    </w:p>
  </w:endnote>
  <w:endnote w:type="continuationSeparator" w:id="0">
    <w:p w14:paraId="72AAD513" w14:textId="77777777" w:rsidR="00695E84" w:rsidRDefault="00695E84" w:rsidP="00AA0F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630206" w14:textId="77777777" w:rsidR="00695E84" w:rsidRDefault="00695E84" w:rsidP="00AA0F77">
      <w:pPr>
        <w:spacing w:after="0" w:line="240" w:lineRule="auto"/>
      </w:pPr>
      <w:r>
        <w:separator/>
      </w:r>
    </w:p>
  </w:footnote>
  <w:footnote w:type="continuationSeparator" w:id="0">
    <w:p w14:paraId="1C4494B1" w14:textId="77777777" w:rsidR="00695E84" w:rsidRDefault="00695E84" w:rsidP="00AA0F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5ADE548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0A2E23"/>
    <w:multiLevelType w:val="hybridMultilevel"/>
    <w:tmpl w:val="20E2EFC8"/>
    <w:lvl w:ilvl="0" w:tplc="7AACB6B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B46D4D"/>
    <w:multiLevelType w:val="hybridMultilevel"/>
    <w:tmpl w:val="C7385D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9D2BF6"/>
    <w:multiLevelType w:val="hybridMultilevel"/>
    <w:tmpl w:val="EB04A2EC"/>
    <w:lvl w:ilvl="0" w:tplc="C7688A0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474B8F"/>
    <w:multiLevelType w:val="multilevel"/>
    <w:tmpl w:val="3AFE6C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" w15:restartNumberingAfterBreak="0">
    <w:nsid w:val="22FA1047"/>
    <w:multiLevelType w:val="hybridMultilevel"/>
    <w:tmpl w:val="61AA5126"/>
    <w:lvl w:ilvl="0" w:tplc="82AA48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E023AAE">
      <w:start w:val="1199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766DED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DEA8C6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78AB8F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1EB6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C22EC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444D2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E6E9C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29DA5018"/>
    <w:multiLevelType w:val="hybridMultilevel"/>
    <w:tmpl w:val="D2489668"/>
    <w:lvl w:ilvl="0" w:tplc="8774F5D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0D86E94">
      <w:start w:val="1693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8B484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43089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38E84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726D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C980E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1E6742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6AA7E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42015185"/>
    <w:multiLevelType w:val="hybridMultilevel"/>
    <w:tmpl w:val="3864D766"/>
    <w:lvl w:ilvl="0" w:tplc="0AC0DD1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FFA240A">
      <w:start w:val="1694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66CDCAC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FFCDD3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1A262F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092CDB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8C3433B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B958F92A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39E034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45840A73"/>
    <w:multiLevelType w:val="hybridMultilevel"/>
    <w:tmpl w:val="8B665E88"/>
    <w:lvl w:ilvl="0" w:tplc="2F8A0C2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43753E"/>
    <w:multiLevelType w:val="hybridMultilevel"/>
    <w:tmpl w:val="5EF2F41A"/>
    <w:lvl w:ilvl="0" w:tplc="54E8AD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A9A2D72">
      <w:start w:val="825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D0E50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0C093C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122E2A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FAA44C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C78A5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6697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46023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4C7F5654"/>
    <w:multiLevelType w:val="hybridMultilevel"/>
    <w:tmpl w:val="2258E508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CD26093"/>
    <w:multiLevelType w:val="hybridMultilevel"/>
    <w:tmpl w:val="77A6B7F2"/>
    <w:lvl w:ilvl="0" w:tplc="40CE8C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CF8D882">
      <w:start w:val="1246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206A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1C24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F084FD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6EE80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784AB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A309A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31C43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4F135A05"/>
    <w:multiLevelType w:val="hybridMultilevel"/>
    <w:tmpl w:val="7F04376C"/>
    <w:lvl w:ilvl="0" w:tplc="7DE640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B70E94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1EC2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26CC6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EE8B0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9E044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09A38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6219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8B4144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4FFC3225"/>
    <w:multiLevelType w:val="hybridMultilevel"/>
    <w:tmpl w:val="F65E196A"/>
    <w:lvl w:ilvl="0" w:tplc="80CA4C6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7AEE0C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2038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82661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8AA701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5B412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C0417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FF0B6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424A1F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52392AC5"/>
    <w:multiLevelType w:val="hybridMultilevel"/>
    <w:tmpl w:val="18E20F90"/>
    <w:lvl w:ilvl="0" w:tplc="2A00B8F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417274"/>
    <w:multiLevelType w:val="hybridMultilevel"/>
    <w:tmpl w:val="2E6C4FB0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8836887"/>
    <w:multiLevelType w:val="hybridMultilevel"/>
    <w:tmpl w:val="D242C866"/>
    <w:lvl w:ilvl="0" w:tplc="6566707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C770907"/>
    <w:multiLevelType w:val="hybridMultilevel"/>
    <w:tmpl w:val="19343F56"/>
    <w:lvl w:ilvl="0" w:tplc="DC065C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D56824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68B530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F2AE60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7300B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7FEEE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EECB70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CDEEAC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3C872F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5DE0295B"/>
    <w:multiLevelType w:val="hybridMultilevel"/>
    <w:tmpl w:val="6E5A1664"/>
    <w:lvl w:ilvl="0" w:tplc="2E62CE6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3382C08"/>
    <w:multiLevelType w:val="hybridMultilevel"/>
    <w:tmpl w:val="F8E634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0D91184"/>
    <w:multiLevelType w:val="hybridMultilevel"/>
    <w:tmpl w:val="55C82B06"/>
    <w:lvl w:ilvl="0" w:tplc="05FABD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E4C3B58">
      <w:start w:val="142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70E8F8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12112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266F9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780B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B6A66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2F8035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4CC7BA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 w15:restartNumberingAfterBreak="0">
    <w:nsid w:val="741F2633"/>
    <w:multiLevelType w:val="hybridMultilevel"/>
    <w:tmpl w:val="71EA9AF8"/>
    <w:lvl w:ilvl="0" w:tplc="B90CB5C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63A311A">
      <w:start w:val="142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6F267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8F8D3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66202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54C00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7883D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A0121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1C274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74B33854"/>
    <w:multiLevelType w:val="hybridMultilevel"/>
    <w:tmpl w:val="375E81AE"/>
    <w:lvl w:ilvl="0" w:tplc="857C82F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4CD1E3E"/>
    <w:multiLevelType w:val="hybridMultilevel"/>
    <w:tmpl w:val="D542C024"/>
    <w:lvl w:ilvl="0" w:tplc="04130001">
      <w:start w:val="1"/>
      <w:numFmt w:val="bullet"/>
      <w:lvlText w:val=""/>
      <w:lvlJc w:val="left"/>
      <w:pPr>
        <w:ind w:left="3582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4302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5022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5742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6462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7182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7902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8622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9342" w:hanging="360"/>
      </w:pPr>
      <w:rPr>
        <w:rFonts w:ascii="Wingdings" w:hAnsi="Wingdings" w:hint="default"/>
      </w:rPr>
    </w:lvl>
  </w:abstractNum>
  <w:abstractNum w:abstractNumId="24" w15:restartNumberingAfterBreak="0">
    <w:nsid w:val="767F42F7"/>
    <w:multiLevelType w:val="hybridMultilevel"/>
    <w:tmpl w:val="99E0BAF0"/>
    <w:lvl w:ilvl="0" w:tplc="323CB5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4168C2E">
      <w:start w:val="1215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7B894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F24A61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D7EBD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15EEFC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27EEE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CB2FB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4EE573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5" w15:restartNumberingAfterBreak="0">
    <w:nsid w:val="7983672E"/>
    <w:multiLevelType w:val="hybridMultilevel"/>
    <w:tmpl w:val="7AE4E7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2"/>
  </w:num>
  <w:num w:numId="3">
    <w:abstractNumId w:val="25"/>
  </w:num>
  <w:num w:numId="4">
    <w:abstractNumId w:val="19"/>
  </w:num>
  <w:num w:numId="5">
    <w:abstractNumId w:val="9"/>
  </w:num>
  <w:num w:numId="6">
    <w:abstractNumId w:val="12"/>
  </w:num>
  <w:num w:numId="7">
    <w:abstractNumId w:val="17"/>
  </w:num>
  <w:num w:numId="8">
    <w:abstractNumId w:val="24"/>
  </w:num>
  <w:num w:numId="9">
    <w:abstractNumId w:val="5"/>
  </w:num>
  <w:num w:numId="10">
    <w:abstractNumId w:val="13"/>
  </w:num>
  <w:num w:numId="11">
    <w:abstractNumId w:val="21"/>
  </w:num>
  <w:num w:numId="12">
    <w:abstractNumId w:val="20"/>
  </w:num>
  <w:num w:numId="13">
    <w:abstractNumId w:val="11"/>
  </w:num>
  <w:num w:numId="14">
    <w:abstractNumId w:val="7"/>
  </w:num>
  <w:num w:numId="15">
    <w:abstractNumId w:val="6"/>
  </w:num>
  <w:num w:numId="16">
    <w:abstractNumId w:val="1"/>
  </w:num>
  <w:num w:numId="17">
    <w:abstractNumId w:val="16"/>
  </w:num>
  <w:num w:numId="18">
    <w:abstractNumId w:val="14"/>
  </w:num>
  <w:num w:numId="19">
    <w:abstractNumId w:val="8"/>
  </w:num>
  <w:num w:numId="20">
    <w:abstractNumId w:val="22"/>
  </w:num>
  <w:num w:numId="21">
    <w:abstractNumId w:val="3"/>
  </w:num>
  <w:num w:numId="22">
    <w:abstractNumId w:val="4"/>
  </w:num>
  <w:num w:numId="23">
    <w:abstractNumId w:val="10"/>
  </w:num>
  <w:num w:numId="24">
    <w:abstractNumId w:val="23"/>
  </w:num>
  <w:num w:numId="25">
    <w:abstractNumId w:val="15"/>
  </w:num>
  <w:num w:numId="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trackRevisions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e9dez2mfvpa9eztr1xvtvstewtz2zfrret&quot;&gt;repro2&lt;record-ids&gt;&lt;item&gt;9&lt;/item&gt;&lt;item&gt;101&lt;/item&gt;&lt;item&gt;142&lt;/item&gt;&lt;item&gt;143&lt;/item&gt;&lt;item&gt;147&lt;/item&gt;&lt;item&gt;150&lt;/item&gt;&lt;item&gt;189&lt;/item&gt;&lt;item&gt;190&lt;/item&gt;&lt;item&gt;192&lt;/item&gt;&lt;item&gt;193&lt;/item&gt;&lt;item&gt;195&lt;/item&gt;&lt;item&gt;196&lt;/item&gt;&lt;item&gt;198&lt;/item&gt;&lt;item&gt;199&lt;/item&gt;&lt;item&gt;272&lt;/item&gt;&lt;item&gt;280&lt;/item&gt;&lt;item&gt;281&lt;/item&gt;&lt;item&gt;282&lt;/item&gt;&lt;item&gt;283&lt;/item&gt;&lt;item&gt;284&lt;/item&gt;&lt;item&gt;287&lt;/item&gt;&lt;item&gt;289&lt;/item&gt;&lt;item&gt;291&lt;/item&gt;&lt;item&gt;294&lt;/item&gt;&lt;item&gt;359&lt;/item&gt;&lt;item&gt;360&lt;/item&gt;&lt;item&gt;362&lt;/item&gt;&lt;item&gt;388&lt;/item&gt;&lt;/record-ids&gt;&lt;/item&gt;&lt;/Libraries&gt;"/>
  </w:docVars>
  <w:rsids>
    <w:rsidRoot w:val="00E847A5"/>
    <w:rsid w:val="00025BC6"/>
    <w:rsid w:val="00030243"/>
    <w:rsid w:val="000B653A"/>
    <w:rsid w:val="000C7453"/>
    <w:rsid w:val="000F5341"/>
    <w:rsid w:val="001606DA"/>
    <w:rsid w:val="001661F8"/>
    <w:rsid w:val="00180892"/>
    <w:rsid w:val="001837E6"/>
    <w:rsid w:val="002228DD"/>
    <w:rsid w:val="00270479"/>
    <w:rsid w:val="002B35BE"/>
    <w:rsid w:val="002F4A27"/>
    <w:rsid w:val="00315317"/>
    <w:rsid w:val="00325367"/>
    <w:rsid w:val="00347526"/>
    <w:rsid w:val="00370BA7"/>
    <w:rsid w:val="00384711"/>
    <w:rsid w:val="00385499"/>
    <w:rsid w:val="003F71AF"/>
    <w:rsid w:val="0040019E"/>
    <w:rsid w:val="0041068A"/>
    <w:rsid w:val="004251BE"/>
    <w:rsid w:val="00446534"/>
    <w:rsid w:val="004717FE"/>
    <w:rsid w:val="0048102C"/>
    <w:rsid w:val="00485EE7"/>
    <w:rsid w:val="004945A3"/>
    <w:rsid w:val="004B1FCD"/>
    <w:rsid w:val="00544604"/>
    <w:rsid w:val="0057455E"/>
    <w:rsid w:val="00575887"/>
    <w:rsid w:val="005C00E3"/>
    <w:rsid w:val="00660D85"/>
    <w:rsid w:val="00666543"/>
    <w:rsid w:val="00695E84"/>
    <w:rsid w:val="00696BB2"/>
    <w:rsid w:val="006B2961"/>
    <w:rsid w:val="006B5D05"/>
    <w:rsid w:val="00703D97"/>
    <w:rsid w:val="00721A37"/>
    <w:rsid w:val="00791843"/>
    <w:rsid w:val="007922A5"/>
    <w:rsid w:val="007A64EE"/>
    <w:rsid w:val="007D403C"/>
    <w:rsid w:val="0085062D"/>
    <w:rsid w:val="00875254"/>
    <w:rsid w:val="008C6494"/>
    <w:rsid w:val="008D1AF1"/>
    <w:rsid w:val="008F5B8D"/>
    <w:rsid w:val="00902376"/>
    <w:rsid w:val="00906D3C"/>
    <w:rsid w:val="00924B72"/>
    <w:rsid w:val="00924C22"/>
    <w:rsid w:val="00937133"/>
    <w:rsid w:val="00974692"/>
    <w:rsid w:val="00980746"/>
    <w:rsid w:val="00986235"/>
    <w:rsid w:val="00991DD3"/>
    <w:rsid w:val="009A0182"/>
    <w:rsid w:val="009D6BFC"/>
    <w:rsid w:val="009F3B3B"/>
    <w:rsid w:val="00A3417F"/>
    <w:rsid w:val="00A36DAD"/>
    <w:rsid w:val="00AA0F77"/>
    <w:rsid w:val="00AA410F"/>
    <w:rsid w:val="00AB13B8"/>
    <w:rsid w:val="00AC3766"/>
    <w:rsid w:val="00AC79FD"/>
    <w:rsid w:val="00B23F9B"/>
    <w:rsid w:val="00B74D67"/>
    <w:rsid w:val="00B81F4F"/>
    <w:rsid w:val="00B90B8A"/>
    <w:rsid w:val="00BD084D"/>
    <w:rsid w:val="00C000D1"/>
    <w:rsid w:val="00C23836"/>
    <w:rsid w:val="00C34D0A"/>
    <w:rsid w:val="00C570D0"/>
    <w:rsid w:val="00C571E2"/>
    <w:rsid w:val="00CC104F"/>
    <w:rsid w:val="00CC5446"/>
    <w:rsid w:val="00CF4C65"/>
    <w:rsid w:val="00CF770D"/>
    <w:rsid w:val="00D248DB"/>
    <w:rsid w:val="00D83303"/>
    <w:rsid w:val="00DB6D02"/>
    <w:rsid w:val="00DD6C52"/>
    <w:rsid w:val="00DE5C9E"/>
    <w:rsid w:val="00E43E60"/>
    <w:rsid w:val="00E579E1"/>
    <w:rsid w:val="00E63B82"/>
    <w:rsid w:val="00E66D61"/>
    <w:rsid w:val="00E73CF5"/>
    <w:rsid w:val="00E847A5"/>
    <w:rsid w:val="00EB1F42"/>
    <w:rsid w:val="00EB7155"/>
    <w:rsid w:val="00EF409C"/>
    <w:rsid w:val="00EF4292"/>
    <w:rsid w:val="00EF7EE1"/>
    <w:rsid w:val="00F00A97"/>
    <w:rsid w:val="00F0413F"/>
    <w:rsid w:val="00F060E3"/>
    <w:rsid w:val="00F078A0"/>
    <w:rsid w:val="00F312EE"/>
    <w:rsid w:val="00F51569"/>
    <w:rsid w:val="00F54F12"/>
    <w:rsid w:val="00FF33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A76A3E"/>
  <w15:docId w15:val="{AE7C51D3-B0C4-4140-ACA3-08E19B31E3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B3B"/>
    <w:rPr>
      <w:rFonts w:eastAsiaTheme="minorEastAsia"/>
      <w:lang w:val="en-GB" w:eastAsia="en-GB"/>
    </w:rPr>
  </w:style>
  <w:style w:type="paragraph" w:styleId="Heading1">
    <w:name w:val="heading 1"/>
    <w:basedOn w:val="Normal"/>
    <w:link w:val="Heading1Char"/>
    <w:uiPriority w:val="9"/>
    <w:qFormat/>
    <w:rsid w:val="00721A37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F3B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F3B3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F3B3B"/>
    <w:rPr>
      <w:rFonts w:eastAsiaTheme="minorEastAsia"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3B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3B3B"/>
    <w:rPr>
      <w:rFonts w:ascii="Tahoma" w:eastAsiaTheme="minorEastAsia" w:hAnsi="Tahoma" w:cs="Tahoma"/>
      <w:sz w:val="16"/>
      <w:szCs w:val="16"/>
      <w:lang w:val="en-GB" w:eastAsia="en-GB"/>
    </w:rPr>
  </w:style>
  <w:style w:type="paragraph" w:styleId="NoSpacing">
    <w:name w:val="No Spacing"/>
    <w:link w:val="NoSpacingChar"/>
    <w:uiPriority w:val="1"/>
    <w:qFormat/>
    <w:rsid w:val="006B5D05"/>
    <w:pPr>
      <w:spacing w:after="0" w:line="240" w:lineRule="auto"/>
    </w:pPr>
    <w:rPr>
      <w:rFonts w:eastAsiaTheme="minorEastAsia"/>
      <w:lang w:val="en-GB" w:eastAsia="en-GB"/>
    </w:rPr>
  </w:style>
  <w:style w:type="character" w:customStyle="1" w:styleId="NoSpacingChar">
    <w:name w:val="No Spacing Char"/>
    <w:basedOn w:val="DefaultParagraphFont"/>
    <w:link w:val="NoSpacing"/>
    <w:uiPriority w:val="1"/>
    <w:rsid w:val="006B5D05"/>
    <w:rPr>
      <w:rFonts w:eastAsiaTheme="minorEastAsia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F078A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078A0"/>
    <w:rPr>
      <w:color w:val="800080"/>
      <w:u w:val="single"/>
    </w:rPr>
  </w:style>
  <w:style w:type="paragraph" w:customStyle="1" w:styleId="xl113">
    <w:name w:val="xl113"/>
    <w:basedOn w:val="Normal"/>
    <w:rsid w:val="00F078A0"/>
    <w:pPr>
      <w:pBdr>
        <w:top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14">
    <w:name w:val="xl114"/>
    <w:basedOn w:val="Normal"/>
    <w:rsid w:val="00F078A0"/>
    <w:pPr>
      <w:pBdr>
        <w:bottom w:val="double" w:sz="6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15">
    <w:name w:val="xl115"/>
    <w:basedOn w:val="Normal"/>
    <w:rsid w:val="00F078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6"/>
      <w:szCs w:val="16"/>
      <w:lang w:val="nl-NL" w:eastAsia="nl-NL"/>
    </w:rPr>
  </w:style>
  <w:style w:type="paragraph" w:customStyle="1" w:styleId="xl116">
    <w:name w:val="xl116"/>
    <w:basedOn w:val="Normal"/>
    <w:rsid w:val="00F078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17">
    <w:name w:val="xl117"/>
    <w:basedOn w:val="Normal"/>
    <w:rsid w:val="00F078A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18">
    <w:name w:val="xl118"/>
    <w:basedOn w:val="Normal"/>
    <w:rsid w:val="00F078A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19">
    <w:name w:val="xl119"/>
    <w:basedOn w:val="Normal"/>
    <w:rsid w:val="00F078A0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0">
    <w:name w:val="xl120"/>
    <w:basedOn w:val="Normal"/>
    <w:rsid w:val="00F078A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1">
    <w:name w:val="xl121"/>
    <w:basedOn w:val="Normal"/>
    <w:rsid w:val="00F078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2">
    <w:name w:val="xl122"/>
    <w:basedOn w:val="Normal"/>
    <w:rsid w:val="00F078A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3">
    <w:name w:val="xl123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6"/>
      <w:szCs w:val="16"/>
      <w:lang w:val="nl-NL" w:eastAsia="nl-NL"/>
    </w:rPr>
  </w:style>
  <w:style w:type="paragraph" w:customStyle="1" w:styleId="xl124">
    <w:name w:val="xl124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5">
    <w:name w:val="xl125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6">
    <w:name w:val="xl126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7">
    <w:name w:val="xl127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8">
    <w:name w:val="xl128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29">
    <w:name w:val="xl129"/>
    <w:basedOn w:val="Normal"/>
    <w:rsid w:val="00F078A0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30">
    <w:name w:val="xl130"/>
    <w:basedOn w:val="Normal"/>
    <w:rsid w:val="00F078A0"/>
    <w:pPr>
      <w:pBdr>
        <w:top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31">
    <w:name w:val="xl131"/>
    <w:basedOn w:val="Normal"/>
    <w:rsid w:val="00F078A0"/>
    <w:pPr>
      <w:pBdr>
        <w:top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32">
    <w:name w:val="xl132"/>
    <w:basedOn w:val="Normal"/>
    <w:rsid w:val="00F078A0"/>
    <w:pPr>
      <w:pBdr>
        <w:bottom w:val="double" w:sz="6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133">
    <w:name w:val="xl133"/>
    <w:basedOn w:val="Normal"/>
    <w:rsid w:val="00F078A0"/>
    <w:pPr>
      <w:pBdr>
        <w:top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78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78A0"/>
    <w:rPr>
      <w:rFonts w:eastAsiaTheme="minorEastAsia"/>
      <w:b/>
      <w:bCs/>
      <w:sz w:val="20"/>
      <w:szCs w:val="20"/>
      <w:lang w:val="en-GB" w:eastAsia="en-GB"/>
    </w:rPr>
  </w:style>
  <w:style w:type="paragraph" w:customStyle="1" w:styleId="font5">
    <w:name w:val="font5"/>
    <w:basedOn w:val="Normal"/>
    <w:rsid w:val="00660D85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  <w:sz w:val="18"/>
      <w:szCs w:val="18"/>
      <w:lang w:val="nl-NL" w:eastAsia="nl-NL"/>
    </w:rPr>
  </w:style>
  <w:style w:type="paragraph" w:customStyle="1" w:styleId="font6">
    <w:name w:val="font6"/>
    <w:basedOn w:val="Normal"/>
    <w:rsid w:val="00660D85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18"/>
      <w:szCs w:val="18"/>
      <w:lang w:val="nl-NL" w:eastAsia="nl-NL"/>
    </w:rPr>
  </w:style>
  <w:style w:type="paragraph" w:customStyle="1" w:styleId="xl63">
    <w:name w:val="xl63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customStyle="1" w:styleId="xl64">
    <w:name w:val="xl64"/>
    <w:basedOn w:val="Normal"/>
    <w:rsid w:val="00660D85"/>
    <w:pPr>
      <w:pBdr>
        <w:bottom w:val="double" w:sz="6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customStyle="1" w:styleId="xl65">
    <w:name w:val="xl65"/>
    <w:basedOn w:val="Normal"/>
    <w:rsid w:val="00660D85"/>
    <w:pPr>
      <w:pBdr>
        <w:bottom w:val="double" w:sz="6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customStyle="1" w:styleId="xl66">
    <w:name w:val="xl66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67">
    <w:name w:val="xl67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68">
    <w:name w:val="xl68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customStyle="1" w:styleId="xl69">
    <w:name w:val="xl69"/>
    <w:basedOn w:val="Normal"/>
    <w:rsid w:val="00660D85"/>
    <w:pPr>
      <w:pBdr>
        <w:bottom w:val="double" w:sz="6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customStyle="1" w:styleId="xl70">
    <w:name w:val="xl70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1">
    <w:name w:val="xl71"/>
    <w:basedOn w:val="Normal"/>
    <w:rsid w:val="00660D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2">
    <w:name w:val="xl72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3">
    <w:name w:val="xl73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4">
    <w:name w:val="xl74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5">
    <w:name w:val="xl75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6">
    <w:name w:val="xl76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7">
    <w:name w:val="xl77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8">
    <w:name w:val="xl78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val="nl-NL" w:eastAsia="nl-NL"/>
    </w:rPr>
  </w:style>
  <w:style w:type="paragraph" w:customStyle="1" w:styleId="xl79">
    <w:name w:val="xl79"/>
    <w:basedOn w:val="Normal"/>
    <w:rsid w:val="00660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8"/>
      <w:szCs w:val="18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AA0F7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0F77"/>
    <w:rPr>
      <w:rFonts w:eastAsiaTheme="minorEastAsia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AA0F7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0F77"/>
    <w:rPr>
      <w:rFonts w:eastAsiaTheme="minorEastAsia"/>
      <w:lang w:val="en-GB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721A37"/>
    <w:rPr>
      <w:rFonts w:ascii="Times New Roman" w:eastAsiaTheme="minorEastAsia" w:hAnsi="Times New Roman" w:cs="Times New Roman"/>
      <w:b/>
      <w:bCs/>
      <w:kern w:val="36"/>
      <w:sz w:val="48"/>
      <w:szCs w:val="48"/>
      <w:lang w:val="en-GB" w:eastAsia="en-GB"/>
    </w:rPr>
  </w:style>
  <w:style w:type="paragraph" w:styleId="ListParagraph">
    <w:name w:val="List Paragraph"/>
    <w:basedOn w:val="Normal"/>
    <w:uiPriority w:val="34"/>
    <w:qFormat/>
    <w:rsid w:val="00721A3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21A3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721A37"/>
    <w:rPr>
      <w:rFonts w:ascii="Calibri" w:eastAsiaTheme="minorEastAsia" w:hAnsi="Calibri"/>
      <w:noProof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721A3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721A37"/>
    <w:rPr>
      <w:rFonts w:ascii="Calibri" w:eastAsiaTheme="minorEastAsia" w:hAnsi="Calibri"/>
      <w:noProof/>
      <w:lang w:val="en-US" w:eastAsia="en-GB"/>
    </w:rPr>
  </w:style>
  <w:style w:type="character" w:styleId="LineNumber">
    <w:name w:val="line number"/>
    <w:basedOn w:val="DefaultParagraphFont"/>
    <w:uiPriority w:val="99"/>
    <w:semiHidden/>
    <w:unhideWhenUsed/>
    <w:rsid w:val="00721A37"/>
  </w:style>
  <w:style w:type="paragraph" w:styleId="ListBullet">
    <w:name w:val="List Bullet"/>
    <w:basedOn w:val="Normal"/>
    <w:uiPriority w:val="99"/>
    <w:unhideWhenUsed/>
    <w:rsid w:val="00721A37"/>
    <w:pPr>
      <w:numPr>
        <w:numId w:val="26"/>
      </w:numPr>
      <w:contextualSpacing/>
    </w:pPr>
  </w:style>
  <w:style w:type="character" w:customStyle="1" w:styleId="title-text">
    <w:name w:val="title-text"/>
    <w:basedOn w:val="DefaultParagraphFont"/>
    <w:rsid w:val="00721A37"/>
  </w:style>
  <w:style w:type="character" w:customStyle="1" w:styleId="sr-only">
    <w:name w:val="sr-only"/>
    <w:basedOn w:val="DefaultParagraphFont"/>
    <w:rsid w:val="00721A37"/>
  </w:style>
  <w:style w:type="character" w:customStyle="1" w:styleId="text">
    <w:name w:val="text"/>
    <w:basedOn w:val="DefaultParagraphFont"/>
    <w:rsid w:val="00721A37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21A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21A37"/>
    <w:rPr>
      <w:rFonts w:ascii="Courier New" w:eastAsiaTheme="minorEastAsia" w:hAnsi="Courier New" w:cs="Courier New"/>
      <w:sz w:val="20"/>
      <w:szCs w:val="20"/>
      <w:lang w:val="en-GB" w:eastAsia="en-GB"/>
    </w:rPr>
  </w:style>
  <w:style w:type="table" w:styleId="TableGrid">
    <w:name w:val="Table Grid"/>
    <w:basedOn w:val="TableNormal"/>
    <w:uiPriority w:val="59"/>
    <w:unhideWhenUsed/>
    <w:rsid w:val="00721A37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602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0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01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1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4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98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32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5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14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7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4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2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03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1</Pages>
  <Words>10296</Words>
  <Characters>58688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St Radboud</Company>
  <LinksUpToDate>false</LinksUpToDate>
  <CharactersWithSpaces>68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t Sanders</dc:creator>
  <cp:lastModifiedBy>Frontiers</cp:lastModifiedBy>
  <cp:revision>7</cp:revision>
  <dcterms:created xsi:type="dcterms:W3CDTF">2019-06-26T14:16:00Z</dcterms:created>
  <dcterms:modified xsi:type="dcterms:W3CDTF">2019-07-08T14:34:00Z</dcterms:modified>
</cp:coreProperties>
</file>